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50D26" w14:textId="615A9BAE" w:rsidR="001F6EB4" w:rsidRPr="002D1EDF" w:rsidRDefault="00CC419D">
      <w:pPr>
        <w:rPr>
          <w:rFonts w:ascii="Times" w:hAnsi="Times"/>
        </w:rPr>
      </w:pPr>
      <w:r w:rsidRPr="002D1EDF">
        <w:rPr>
          <w:rFonts w:ascii="Times" w:hAnsi="Times"/>
        </w:rPr>
        <w:t>Title:</w:t>
      </w:r>
      <w:r w:rsidR="00F22DFF">
        <w:rPr>
          <w:rFonts w:ascii="Times" w:hAnsi="Times"/>
        </w:rPr>
        <w:t xml:space="preserve"> </w:t>
      </w:r>
      <w:proofErr w:type="spellStart"/>
      <w:r w:rsidR="00BF4801">
        <w:rPr>
          <w:rFonts w:ascii="Times" w:hAnsi="Times"/>
        </w:rPr>
        <w:t>DISCo</w:t>
      </w:r>
      <w:proofErr w:type="spellEnd"/>
      <w:r w:rsidR="00BF4801">
        <w:rPr>
          <w:rFonts w:ascii="Times" w:hAnsi="Times"/>
        </w:rPr>
        <w:t>: Design of an identifiable synthetic community</w:t>
      </w:r>
    </w:p>
    <w:p w14:paraId="1BAB319A" w14:textId="3AB801AF" w:rsidR="00CC419D" w:rsidRPr="002D1EDF" w:rsidRDefault="00CC419D">
      <w:pPr>
        <w:rPr>
          <w:rFonts w:ascii="Times" w:hAnsi="Times"/>
          <w:vertAlign w:val="superscript"/>
        </w:rPr>
      </w:pPr>
      <w:r w:rsidRPr="002D1EDF">
        <w:rPr>
          <w:rFonts w:ascii="Times" w:hAnsi="Times"/>
        </w:rPr>
        <w:t>Authors:</w:t>
      </w:r>
      <w:r w:rsidR="002F7814" w:rsidRPr="002D1EDF">
        <w:rPr>
          <w:rFonts w:ascii="Times" w:hAnsi="Times"/>
        </w:rPr>
        <w:t xml:space="preserve"> Dana L. Carper</w:t>
      </w:r>
      <w:r w:rsidR="002F7814" w:rsidRPr="002D1EDF">
        <w:rPr>
          <w:rFonts w:ascii="Times" w:hAnsi="Times"/>
          <w:vertAlign w:val="superscript"/>
        </w:rPr>
        <w:t>1</w:t>
      </w:r>
      <w:r w:rsidR="002F7814" w:rsidRPr="002D1EDF">
        <w:rPr>
          <w:rFonts w:ascii="Times" w:hAnsi="Times"/>
        </w:rPr>
        <w:t>, Travis J. Lawrence</w:t>
      </w:r>
      <w:r w:rsidR="002F7814" w:rsidRPr="002D1EDF">
        <w:rPr>
          <w:rFonts w:ascii="Times" w:hAnsi="Times"/>
          <w:vertAlign w:val="superscript"/>
        </w:rPr>
        <w:t>1</w:t>
      </w:r>
      <w:r w:rsidR="002F7814" w:rsidRPr="002D1EDF">
        <w:rPr>
          <w:rFonts w:ascii="Times" w:hAnsi="Times"/>
        </w:rPr>
        <w:t xml:space="preserve">, </w:t>
      </w:r>
      <w:r w:rsidR="004E035D">
        <w:rPr>
          <w:rFonts w:ascii="Times" w:hAnsi="Times"/>
        </w:rPr>
        <w:t>Alyssa A. Carrell</w:t>
      </w:r>
      <w:r w:rsidR="004E035D">
        <w:rPr>
          <w:rFonts w:ascii="Times" w:hAnsi="Times"/>
          <w:vertAlign w:val="superscript"/>
        </w:rPr>
        <w:t>2</w:t>
      </w:r>
      <w:r w:rsidR="004E035D">
        <w:rPr>
          <w:rFonts w:ascii="Times" w:hAnsi="Times"/>
        </w:rPr>
        <w:t xml:space="preserve">, </w:t>
      </w:r>
      <w:r w:rsidR="002F7814" w:rsidRPr="002D1EDF">
        <w:rPr>
          <w:rFonts w:ascii="Times" w:hAnsi="Times"/>
        </w:rPr>
        <w:t>Dale A. Pelletier</w:t>
      </w:r>
      <w:r w:rsidR="002F7814" w:rsidRPr="002D1EDF">
        <w:rPr>
          <w:rFonts w:ascii="Times" w:hAnsi="Times"/>
          <w:vertAlign w:val="superscript"/>
        </w:rPr>
        <w:t>1</w:t>
      </w:r>
      <w:r w:rsidR="002F7814" w:rsidRPr="002D1EDF">
        <w:rPr>
          <w:rFonts w:ascii="Times" w:hAnsi="Times"/>
        </w:rPr>
        <w:t>, Dave J. Weston</w:t>
      </w:r>
      <w:r w:rsidR="002F7814" w:rsidRPr="002D1EDF">
        <w:rPr>
          <w:rFonts w:ascii="Times" w:hAnsi="Times"/>
          <w:vertAlign w:val="superscript"/>
        </w:rPr>
        <w:t>1</w:t>
      </w:r>
    </w:p>
    <w:p w14:paraId="5513266E" w14:textId="41ED2104" w:rsidR="002F7814" w:rsidRPr="002D1EDF" w:rsidRDefault="002F7814">
      <w:pPr>
        <w:rPr>
          <w:rFonts w:ascii="Times" w:hAnsi="Times"/>
        </w:rPr>
      </w:pPr>
      <w:r w:rsidRPr="002D1EDF">
        <w:rPr>
          <w:rFonts w:ascii="Times" w:hAnsi="Times"/>
        </w:rPr>
        <w:t>Affiliations:</w:t>
      </w:r>
    </w:p>
    <w:p w14:paraId="41188114" w14:textId="4393FF28" w:rsidR="002F7814" w:rsidRDefault="002F7814">
      <w:pPr>
        <w:rPr>
          <w:rFonts w:ascii="Times" w:hAnsi="Times" w:cs="Times New Roman"/>
        </w:rPr>
      </w:pPr>
      <w:r w:rsidRPr="002D1EDF">
        <w:rPr>
          <w:rFonts w:ascii="Times" w:hAnsi="Times"/>
          <w:vertAlign w:val="superscript"/>
        </w:rPr>
        <w:t>1</w:t>
      </w:r>
      <w:r w:rsidRPr="002D1EDF">
        <w:rPr>
          <w:rFonts w:ascii="Times" w:hAnsi="Times"/>
        </w:rPr>
        <w:t xml:space="preserve"> </w:t>
      </w:r>
      <w:r w:rsidRPr="002D1EDF">
        <w:rPr>
          <w:rFonts w:ascii="Times" w:hAnsi="Times" w:cs="Times New Roman"/>
        </w:rPr>
        <w:t>Biosciences Division, Oak Ridge National Laboratory, Oak Ridge TN, USA</w:t>
      </w:r>
    </w:p>
    <w:p w14:paraId="633E17D0" w14:textId="78B45F46" w:rsidR="004E035D" w:rsidRPr="004E035D" w:rsidRDefault="004E035D" w:rsidP="004E035D">
      <w:pPr>
        <w:rPr>
          <w:rFonts w:ascii="Times New Roman" w:eastAsia="Times New Roman" w:hAnsi="Times New Roman" w:cs="Times New Roman"/>
        </w:rPr>
      </w:pPr>
      <w:r>
        <w:rPr>
          <w:rFonts w:ascii="Times" w:hAnsi="Times" w:cs="Times New Roman"/>
          <w:vertAlign w:val="superscript"/>
        </w:rPr>
        <w:t>2</w:t>
      </w:r>
      <w:r>
        <w:rPr>
          <w:rFonts w:ascii="Times" w:hAnsi="Times" w:cs="Times New Roman"/>
        </w:rPr>
        <w:t xml:space="preserve"> </w:t>
      </w:r>
      <w:r w:rsidRPr="004E035D">
        <w:rPr>
          <w:rFonts w:ascii="Times New Roman" w:eastAsia="Times New Roman" w:hAnsi="Times New Roman" w:cs="Times New Roman"/>
        </w:rPr>
        <w:t>Bredesen Center for Interdisciplinary Research and Graduate Education, University of Tennessee, Knoxville, T</w:t>
      </w:r>
      <w:r>
        <w:rPr>
          <w:rFonts w:ascii="Times New Roman" w:eastAsia="Times New Roman" w:hAnsi="Times New Roman" w:cs="Times New Roman"/>
        </w:rPr>
        <w:t>N, USA</w:t>
      </w:r>
    </w:p>
    <w:p w14:paraId="1FB06F4F" w14:textId="0F12F512" w:rsidR="004E035D" w:rsidRPr="004E035D" w:rsidRDefault="004E035D">
      <w:pPr>
        <w:rPr>
          <w:rFonts w:ascii="Times" w:hAnsi="Times"/>
        </w:rPr>
      </w:pPr>
    </w:p>
    <w:p w14:paraId="302CF267" w14:textId="27E13A43" w:rsidR="00CC419D" w:rsidRPr="00145DF0" w:rsidRDefault="00CC419D">
      <w:pPr>
        <w:rPr>
          <w:rFonts w:ascii="Times" w:hAnsi="Times"/>
          <w:b/>
          <w:bCs/>
        </w:rPr>
      </w:pPr>
      <w:r w:rsidRPr="00145DF0">
        <w:rPr>
          <w:rFonts w:ascii="Times" w:hAnsi="Times"/>
          <w:b/>
          <w:bCs/>
        </w:rPr>
        <w:t>Abstract:</w:t>
      </w:r>
    </w:p>
    <w:p w14:paraId="0684F4E9" w14:textId="25EBD877" w:rsidR="005B3DB1" w:rsidRDefault="00145DF0">
      <w:pPr>
        <w:rPr>
          <w:rFonts w:ascii="Times" w:hAnsi="Times"/>
        </w:rPr>
      </w:pPr>
      <w:r>
        <w:rPr>
          <w:rFonts w:ascii="Times" w:hAnsi="Times"/>
        </w:rPr>
        <w:t>Background:</w:t>
      </w:r>
    </w:p>
    <w:p w14:paraId="63DC08CC" w14:textId="77777777" w:rsidR="00BE0E85" w:rsidRDefault="00BE0E85">
      <w:pPr>
        <w:rPr>
          <w:rFonts w:ascii="Times" w:hAnsi="Times"/>
        </w:rPr>
      </w:pPr>
    </w:p>
    <w:p w14:paraId="2D8292F2" w14:textId="054C1D7E" w:rsidR="00145DF0" w:rsidRDefault="00145DF0">
      <w:pPr>
        <w:rPr>
          <w:rFonts w:ascii="Times" w:hAnsi="Times"/>
        </w:rPr>
      </w:pPr>
    </w:p>
    <w:p w14:paraId="54141A80" w14:textId="7FE9741B" w:rsidR="00145DF0" w:rsidRDefault="00145DF0">
      <w:pPr>
        <w:rPr>
          <w:rFonts w:ascii="Times" w:hAnsi="Times"/>
        </w:rPr>
      </w:pPr>
      <w:r>
        <w:rPr>
          <w:rFonts w:ascii="Times" w:hAnsi="Times"/>
        </w:rPr>
        <w:t>Results:</w:t>
      </w:r>
    </w:p>
    <w:p w14:paraId="641DCAC9" w14:textId="13C58197" w:rsidR="00D07A20" w:rsidRDefault="00D07A20">
      <w:pPr>
        <w:rPr>
          <w:rFonts w:ascii="Times" w:hAnsi="Times"/>
        </w:rPr>
      </w:pPr>
      <w:r>
        <w:rPr>
          <w:rFonts w:ascii="Times" w:hAnsi="Times"/>
        </w:rPr>
        <w:t xml:space="preserve">We describe </w:t>
      </w:r>
      <w:proofErr w:type="spellStart"/>
      <w:r>
        <w:rPr>
          <w:rFonts w:ascii="Times" w:hAnsi="Times"/>
        </w:rPr>
        <w:t>DISCo</w:t>
      </w:r>
      <w:proofErr w:type="spellEnd"/>
      <w:r>
        <w:rPr>
          <w:rFonts w:ascii="Times" w:hAnsi="Times"/>
        </w:rPr>
        <w:t xml:space="preserve">, a program for the design of an identifiable synthetic community. The </w:t>
      </w:r>
      <w:r w:rsidR="00587397">
        <w:rPr>
          <w:rFonts w:ascii="Times" w:hAnsi="Times"/>
        </w:rPr>
        <w:t xml:space="preserve">program is broken up into three modules; (1) create, to generate a high diverse community from an input DNA sequence alignment, </w:t>
      </w:r>
      <w:r w:rsidR="006A123E">
        <w:rPr>
          <w:rFonts w:ascii="Times" w:hAnsi="Times"/>
        </w:rPr>
        <w:t xml:space="preserve">(2) subset, to create a subset from the original diverse community either by the number of strains or by a taxonomic proportion, and </w:t>
      </w:r>
      <w:r w:rsidR="00587397">
        <w:rPr>
          <w:rFonts w:ascii="Times" w:hAnsi="Times"/>
        </w:rPr>
        <w:t>(</w:t>
      </w:r>
      <w:r w:rsidR="006A123E">
        <w:rPr>
          <w:rFonts w:ascii="Times" w:hAnsi="Times"/>
        </w:rPr>
        <w:t>3</w:t>
      </w:r>
      <w:r w:rsidR="00587397">
        <w:rPr>
          <w:rFonts w:ascii="Times" w:hAnsi="Times"/>
        </w:rPr>
        <w:t>) correct, to correct sequencing errors using the designed community as a reference</w:t>
      </w:r>
      <w:r w:rsidR="006A123E">
        <w:rPr>
          <w:rFonts w:ascii="Times" w:hAnsi="Times"/>
        </w:rPr>
        <w:t>.</w:t>
      </w:r>
      <w:r w:rsidR="00587397">
        <w:rPr>
          <w:rFonts w:ascii="Times" w:hAnsi="Times"/>
        </w:rPr>
        <w:t xml:space="preserve"> </w:t>
      </w:r>
    </w:p>
    <w:p w14:paraId="3DAFF722" w14:textId="77777777" w:rsidR="00D07A20" w:rsidRDefault="00D07A20">
      <w:pPr>
        <w:rPr>
          <w:rFonts w:ascii="Times" w:hAnsi="Times"/>
        </w:rPr>
      </w:pPr>
    </w:p>
    <w:p w14:paraId="7648B18F" w14:textId="4863F4B7" w:rsidR="00145DF0" w:rsidRDefault="00145DF0">
      <w:pPr>
        <w:rPr>
          <w:rFonts w:ascii="Times" w:hAnsi="Times"/>
        </w:rPr>
      </w:pPr>
      <w:r>
        <w:rPr>
          <w:rFonts w:ascii="Times" w:hAnsi="Times"/>
        </w:rPr>
        <w:t>Conclusions:</w:t>
      </w:r>
    </w:p>
    <w:p w14:paraId="093082A6" w14:textId="32F5BB77" w:rsidR="00145DF0" w:rsidRDefault="00F00493">
      <w:pPr>
        <w:rPr>
          <w:rFonts w:ascii="Times" w:hAnsi="Times"/>
        </w:rPr>
      </w:pPr>
      <w:proofErr w:type="spellStart"/>
      <w:r>
        <w:rPr>
          <w:rFonts w:ascii="Times" w:hAnsi="Times"/>
        </w:rPr>
        <w:t>DISCo</w:t>
      </w:r>
      <w:proofErr w:type="spellEnd"/>
      <w:r>
        <w:rPr>
          <w:rFonts w:ascii="Times" w:hAnsi="Times"/>
        </w:rPr>
        <w:t xml:space="preserve"> can create a highly diverse community of microbes that can be distinguished through 16S rRNA sequencing with the ability to correct sequencing errors to identify the original community members. Although designed for bacteria, the program allows for any alignment input from any organism group allowing for broad application. The program</w:t>
      </w:r>
      <w:r w:rsidR="00AB1C20">
        <w:rPr>
          <w:rFonts w:ascii="Times" w:hAnsi="Times"/>
        </w:rPr>
        <w:t xml:space="preserve"> and data from this paper</w:t>
      </w:r>
      <w:r>
        <w:rPr>
          <w:rFonts w:ascii="Times" w:hAnsi="Times"/>
        </w:rPr>
        <w:t xml:space="preserve"> </w:t>
      </w:r>
      <w:r w:rsidR="00AB1C20">
        <w:rPr>
          <w:rFonts w:ascii="Times" w:hAnsi="Times"/>
        </w:rPr>
        <w:t>are</w:t>
      </w:r>
      <w:r>
        <w:rPr>
          <w:rFonts w:ascii="Times" w:hAnsi="Times"/>
        </w:rPr>
        <w:t xml:space="preserve"> freely available through </w:t>
      </w:r>
      <w:proofErr w:type="spellStart"/>
      <w:r>
        <w:rPr>
          <w:rFonts w:ascii="Times" w:hAnsi="Times"/>
        </w:rPr>
        <w:t>github</w:t>
      </w:r>
      <w:proofErr w:type="spellEnd"/>
      <w:r>
        <w:rPr>
          <w:rFonts w:ascii="Times" w:hAnsi="Times"/>
        </w:rPr>
        <w:t xml:space="preserve"> (</w:t>
      </w:r>
      <w:r w:rsidRPr="00F00493">
        <w:rPr>
          <w:rFonts w:ascii="Times" w:hAnsi="Times"/>
        </w:rPr>
        <w:t>https://github.com/dlcarper/DISCo-Design-of-an-identifiable-synthetic-community</w:t>
      </w:r>
      <w:r>
        <w:rPr>
          <w:rFonts w:ascii="Times" w:hAnsi="Times"/>
        </w:rPr>
        <w:t xml:space="preserve">), </w:t>
      </w:r>
      <w:proofErr w:type="spellStart"/>
      <w:r>
        <w:rPr>
          <w:rFonts w:ascii="Times" w:hAnsi="Times"/>
        </w:rPr>
        <w:t>conda</w:t>
      </w:r>
      <w:proofErr w:type="spellEnd"/>
      <w:r>
        <w:rPr>
          <w:rFonts w:ascii="Times" w:hAnsi="Times"/>
        </w:rPr>
        <w:t xml:space="preserve"> or pip installation.</w:t>
      </w:r>
    </w:p>
    <w:p w14:paraId="567CABA3" w14:textId="77777777" w:rsidR="00145DF0" w:rsidRPr="002D1EDF" w:rsidRDefault="00145DF0">
      <w:pPr>
        <w:rPr>
          <w:rFonts w:ascii="Times" w:hAnsi="Times"/>
        </w:rPr>
      </w:pPr>
    </w:p>
    <w:p w14:paraId="0EB34D13" w14:textId="1AF505B4" w:rsidR="00CC419D" w:rsidRPr="00145DF0" w:rsidRDefault="00CC419D">
      <w:pPr>
        <w:rPr>
          <w:rFonts w:ascii="Times" w:hAnsi="Times"/>
          <w:b/>
          <w:bCs/>
        </w:rPr>
      </w:pPr>
      <w:r w:rsidRPr="00145DF0">
        <w:rPr>
          <w:rFonts w:ascii="Times" w:hAnsi="Times"/>
          <w:b/>
          <w:bCs/>
        </w:rPr>
        <w:t>Background:</w:t>
      </w:r>
    </w:p>
    <w:p w14:paraId="44E87866" w14:textId="223EEA92" w:rsidR="002F7814" w:rsidRDefault="005C3204">
      <w:pPr>
        <w:rPr>
          <w:rFonts w:ascii="Times" w:hAnsi="Times"/>
        </w:rPr>
      </w:pPr>
      <w:r>
        <w:rPr>
          <w:rFonts w:ascii="Times" w:hAnsi="Times"/>
        </w:rPr>
        <w:t xml:space="preserve">Multicellular eukaryotes are associated with complex communities of microorganisms. These host associated communities provide many beneficial functions for the host organism including, nutrient acquisition, pathogen defense, and </w:t>
      </w:r>
      <w:r w:rsidR="00BA65F0">
        <w:rPr>
          <w:rFonts w:ascii="Times" w:hAnsi="Times"/>
        </w:rPr>
        <w:t xml:space="preserve">moderate </w:t>
      </w:r>
      <w:r>
        <w:rPr>
          <w:rFonts w:ascii="Times" w:hAnsi="Times"/>
        </w:rPr>
        <w:t>abiotic stress</w:t>
      </w:r>
      <w:r w:rsidR="00BA65F0">
        <w:rPr>
          <w:rFonts w:ascii="Times" w:hAnsi="Times"/>
        </w:rPr>
        <w:t>es</w:t>
      </w:r>
      <w:r>
        <w:rPr>
          <w:rFonts w:ascii="Times" w:hAnsi="Times"/>
        </w:rPr>
        <w:t xml:space="preserve">. Although, </w:t>
      </w:r>
      <w:r w:rsidR="00C65819">
        <w:rPr>
          <w:rFonts w:ascii="Times" w:hAnsi="Times"/>
        </w:rPr>
        <w:t xml:space="preserve">DNA </w:t>
      </w:r>
      <w:r>
        <w:rPr>
          <w:rFonts w:ascii="Times" w:hAnsi="Times"/>
        </w:rPr>
        <w:t>sequencing</w:t>
      </w:r>
      <w:r w:rsidR="009E76BD">
        <w:rPr>
          <w:rFonts w:ascii="Times" w:hAnsi="Times"/>
        </w:rPr>
        <w:t>-</w:t>
      </w:r>
      <w:r>
        <w:rPr>
          <w:rFonts w:ascii="Times" w:hAnsi="Times"/>
        </w:rPr>
        <w:t xml:space="preserve">based approaches have given insight into determining </w:t>
      </w:r>
      <w:r w:rsidR="00C65819">
        <w:rPr>
          <w:rFonts w:ascii="Times" w:hAnsi="Times"/>
        </w:rPr>
        <w:t>taxonomically who</w:t>
      </w:r>
      <w:r>
        <w:rPr>
          <w:rFonts w:ascii="Times" w:hAnsi="Times"/>
        </w:rPr>
        <w:t xml:space="preserve"> is present in the community and functional potential</w:t>
      </w:r>
      <w:r w:rsidR="00C65819">
        <w:rPr>
          <w:rFonts w:ascii="Times" w:hAnsi="Times"/>
        </w:rPr>
        <w:t xml:space="preserve"> of that community</w:t>
      </w:r>
      <w:r w:rsidR="009E76BD">
        <w:rPr>
          <w:rFonts w:ascii="Times" w:hAnsi="Times"/>
        </w:rPr>
        <w:t xml:space="preserve"> but</w:t>
      </w:r>
      <w:r>
        <w:rPr>
          <w:rFonts w:ascii="Times" w:hAnsi="Times"/>
        </w:rPr>
        <w:t xml:space="preserve"> interpretation</w:t>
      </w:r>
      <w:r w:rsidR="00BA65F0">
        <w:rPr>
          <w:rFonts w:ascii="Times" w:hAnsi="Times"/>
        </w:rPr>
        <w:t xml:space="preserve"> and </w:t>
      </w:r>
      <w:r w:rsidR="00C65819">
        <w:rPr>
          <w:rFonts w:ascii="Times" w:hAnsi="Times"/>
        </w:rPr>
        <w:t xml:space="preserve">reconciling </w:t>
      </w:r>
      <w:r>
        <w:rPr>
          <w:rFonts w:ascii="Times" w:hAnsi="Times"/>
        </w:rPr>
        <w:t>of these results</w:t>
      </w:r>
      <w:r w:rsidR="00BA65F0">
        <w:rPr>
          <w:rFonts w:ascii="Times" w:hAnsi="Times"/>
        </w:rPr>
        <w:t xml:space="preserve"> can</w:t>
      </w:r>
      <w:r>
        <w:rPr>
          <w:rFonts w:ascii="Times" w:hAnsi="Times"/>
        </w:rPr>
        <w:t xml:space="preserve"> be extremely difficult. </w:t>
      </w:r>
      <w:r w:rsidR="009E76BD">
        <w:rPr>
          <w:rFonts w:ascii="Times" w:hAnsi="Times"/>
        </w:rPr>
        <w:t>For this reason</w:t>
      </w:r>
      <w:r w:rsidR="00003A0B">
        <w:rPr>
          <w:rFonts w:ascii="Times" w:hAnsi="Times"/>
        </w:rPr>
        <w:t>,</w:t>
      </w:r>
      <w:r w:rsidR="009E76BD">
        <w:rPr>
          <w:rFonts w:ascii="Times" w:hAnsi="Times"/>
        </w:rPr>
        <w:t xml:space="preserve"> s</w:t>
      </w:r>
      <w:r>
        <w:rPr>
          <w:rFonts w:ascii="Times" w:hAnsi="Times"/>
        </w:rPr>
        <w:t>ome researchers have shifted approaches to synthetic or construct</w:t>
      </w:r>
      <w:r w:rsidR="00402AEF">
        <w:rPr>
          <w:rFonts w:ascii="Times" w:hAnsi="Times"/>
        </w:rPr>
        <w:t xml:space="preserve">ed based </w:t>
      </w:r>
      <w:r>
        <w:rPr>
          <w:rFonts w:ascii="Times" w:hAnsi="Times"/>
        </w:rPr>
        <w:t xml:space="preserve">microbial </w:t>
      </w:r>
      <w:r w:rsidR="00402AEF">
        <w:rPr>
          <w:rFonts w:ascii="Times" w:hAnsi="Times"/>
        </w:rPr>
        <w:t>communities’</w:t>
      </w:r>
      <w:r w:rsidR="00A13C24">
        <w:rPr>
          <w:rFonts w:ascii="Times" w:hAnsi="Times"/>
        </w:rPr>
        <w:t xml:space="preserve"> </w:t>
      </w:r>
      <w:r w:rsidR="00402AEF">
        <w:rPr>
          <w:rFonts w:ascii="Times" w:hAnsi="Times"/>
        </w:rPr>
        <w:t xml:space="preserve">experiments </w:t>
      </w:r>
      <w:r w:rsidR="00A13C24">
        <w:rPr>
          <w:rFonts w:ascii="Times" w:hAnsi="Times"/>
        </w:rPr>
        <w:t>to un</w:t>
      </w:r>
      <w:r w:rsidR="00402AEF">
        <w:rPr>
          <w:rFonts w:ascii="Times" w:hAnsi="Times"/>
        </w:rPr>
        <w:t>ravel host-microorganism interactions. This method involves adding known microbial strains to a host organism</w:t>
      </w:r>
      <w:r w:rsidR="009E76BD">
        <w:rPr>
          <w:rFonts w:ascii="Times" w:hAnsi="Times"/>
        </w:rPr>
        <w:t xml:space="preserve"> </w:t>
      </w:r>
      <w:r w:rsidR="00704655">
        <w:rPr>
          <w:rFonts w:ascii="Times" w:hAnsi="Times"/>
        </w:rPr>
        <w:t xml:space="preserve">allowing for an easier interpretation of colonization, shifts in community structure, microbe-microbe interactions and with genomic information of the </w:t>
      </w:r>
      <w:r w:rsidR="00B6241C">
        <w:rPr>
          <w:rFonts w:ascii="Times" w:hAnsi="Times"/>
        </w:rPr>
        <w:t>strain’s</w:t>
      </w:r>
      <w:r w:rsidR="00704655">
        <w:rPr>
          <w:rFonts w:ascii="Times" w:hAnsi="Times"/>
        </w:rPr>
        <w:t xml:space="preserve"> potential functions. </w:t>
      </w:r>
      <w:r w:rsidR="00B6241C">
        <w:rPr>
          <w:rFonts w:ascii="Times" w:hAnsi="Times"/>
        </w:rPr>
        <w:t>However, there is no clear method f</w:t>
      </w:r>
      <w:r w:rsidR="00D30721">
        <w:rPr>
          <w:rFonts w:ascii="Times" w:hAnsi="Times"/>
        </w:rPr>
        <w:t>or how to</w:t>
      </w:r>
      <w:r w:rsidR="00B6241C">
        <w:rPr>
          <w:rFonts w:ascii="Times" w:hAnsi="Times"/>
        </w:rPr>
        <w:t xml:space="preserve"> design a reproducible microbial community</w:t>
      </w:r>
      <w:r w:rsidR="00D30721">
        <w:rPr>
          <w:rFonts w:ascii="Times" w:hAnsi="Times"/>
        </w:rPr>
        <w:t xml:space="preserve"> for these experiments</w:t>
      </w:r>
      <w:r w:rsidR="00B6241C">
        <w:rPr>
          <w:rFonts w:ascii="Times" w:hAnsi="Times"/>
        </w:rPr>
        <w:t xml:space="preserve">. </w:t>
      </w:r>
    </w:p>
    <w:p w14:paraId="65D7C109" w14:textId="0D684F40" w:rsidR="00B6241C" w:rsidRDefault="00B6241C">
      <w:pPr>
        <w:rPr>
          <w:rFonts w:ascii="Times" w:hAnsi="Times"/>
        </w:rPr>
      </w:pPr>
    </w:p>
    <w:p w14:paraId="75B4F03C" w14:textId="2CF7725C" w:rsidR="0088205F" w:rsidRDefault="0088205F">
      <w:pPr>
        <w:rPr>
          <w:rFonts w:ascii="Times" w:hAnsi="Times"/>
        </w:rPr>
      </w:pPr>
      <w:r>
        <w:rPr>
          <w:rFonts w:ascii="Times" w:hAnsi="Times"/>
        </w:rPr>
        <w:t xml:space="preserve">Designing of a microbial community can be carried out by many methods. Some researchers, primarily in microbial engineering have focused on functional assets of the microbes in order to engineer specific microbial outputs. </w:t>
      </w:r>
      <w:r w:rsidR="00924DC3">
        <w:rPr>
          <w:rFonts w:ascii="Times" w:hAnsi="Times"/>
        </w:rPr>
        <w:t xml:space="preserve">While this method works well for bio-engineering purposes it may not be as informative for microbiome studies. </w:t>
      </w:r>
      <w:r w:rsidR="00477344">
        <w:rPr>
          <w:rFonts w:ascii="Times" w:hAnsi="Times"/>
        </w:rPr>
        <w:t xml:space="preserve">Host associated synthetic communities have primarily consisted a very few strains and confirmed through re-isolation, limiting the </w:t>
      </w:r>
      <w:r w:rsidR="00477344">
        <w:rPr>
          <w:rFonts w:ascii="Times" w:hAnsi="Times"/>
        </w:rPr>
        <w:lastRenderedPageBreak/>
        <w:t>extrapolation and interpretation in more diverse communities. Designing a diverse community that is reproducible and can be distinguished through cheaper sequencing technologies has been extremely difficult without strong co</w:t>
      </w:r>
      <w:r w:rsidR="00605D66">
        <w:rPr>
          <w:rFonts w:ascii="Times" w:hAnsi="Times"/>
        </w:rPr>
        <w:t>mputational</w:t>
      </w:r>
      <w:r w:rsidR="00477344">
        <w:rPr>
          <w:rFonts w:ascii="Times" w:hAnsi="Times"/>
        </w:rPr>
        <w:t xml:space="preserve"> abilities. </w:t>
      </w:r>
    </w:p>
    <w:p w14:paraId="7DD97D74" w14:textId="1BAEC55A" w:rsidR="003C2EA4" w:rsidRDefault="003C2EA4">
      <w:pPr>
        <w:rPr>
          <w:rFonts w:ascii="Times" w:hAnsi="Times"/>
        </w:rPr>
      </w:pPr>
    </w:p>
    <w:p w14:paraId="4D17ACAE" w14:textId="198B9C38" w:rsidR="00562AB4" w:rsidRDefault="00562AB4">
      <w:pPr>
        <w:rPr>
          <w:rFonts w:ascii="Times" w:hAnsi="Times"/>
        </w:rPr>
      </w:pPr>
      <w:r>
        <w:rPr>
          <w:rFonts w:ascii="Times" w:hAnsi="Times"/>
        </w:rPr>
        <w:t>In this paper, we describe a</w:t>
      </w:r>
      <w:r w:rsidR="00E36016">
        <w:rPr>
          <w:rFonts w:ascii="Times" w:hAnsi="Times"/>
        </w:rPr>
        <w:t>n</w:t>
      </w:r>
      <w:r>
        <w:rPr>
          <w:rFonts w:ascii="Times" w:hAnsi="Times"/>
        </w:rPr>
        <w:t xml:space="preserve"> </w:t>
      </w:r>
      <w:r w:rsidR="00030DD6">
        <w:rPr>
          <w:rFonts w:ascii="Times" w:hAnsi="Times"/>
        </w:rPr>
        <w:t xml:space="preserve">easy to use </w:t>
      </w:r>
      <w:r w:rsidR="00B47F18">
        <w:rPr>
          <w:rFonts w:ascii="Times" w:hAnsi="Times"/>
        </w:rPr>
        <w:t xml:space="preserve">command-line </w:t>
      </w:r>
      <w:r>
        <w:rPr>
          <w:rFonts w:ascii="Times" w:hAnsi="Times"/>
        </w:rPr>
        <w:t xml:space="preserve">software program, </w:t>
      </w:r>
      <w:proofErr w:type="spellStart"/>
      <w:r w:rsidR="003B0E25">
        <w:rPr>
          <w:rFonts w:ascii="Times" w:hAnsi="Times"/>
        </w:rPr>
        <w:t>DISCo</w:t>
      </w:r>
      <w:proofErr w:type="spellEnd"/>
      <w:r>
        <w:rPr>
          <w:rFonts w:ascii="Times" w:hAnsi="Times"/>
        </w:rPr>
        <w:t xml:space="preserve">, </w:t>
      </w:r>
      <w:r w:rsidR="00764894">
        <w:rPr>
          <w:rFonts w:ascii="Times" w:hAnsi="Times"/>
        </w:rPr>
        <w:t>for the</w:t>
      </w:r>
      <w:r>
        <w:rPr>
          <w:rFonts w:ascii="Times" w:hAnsi="Times"/>
        </w:rPr>
        <w:t xml:space="preserve"> creat</w:t>
      </w:r>
      <w:r w:rsidR="00764894">
        <w:rPr>
          <w:rFonts w:ascii="Times" w:hAnsi="Times"/>
        </w:rPr>
        <w:t>ion of</w:t>
      </w:r>
      <w:r>
        <w:rPr>
          <w:rFonts w:ascii="Times" w:hAnsi="Times"/>
        </w:rPr>
        <w:t xml:space="preserve"> a </w:t>
      </w:r>
      <w:r w:rsidR="00B15B1C">
        <w:rPr>
          <w:rFonts w:ascii="Times" w:hAnsi="Times"/>
        </w:rPr>
        <w:t xml:space="preserve">reproducible </w:t>
      </w:r>
      <w:r>
        <w:rPr>
          <w:rFonts w:ascii="Times" w:hAnsi="Times"/>
        </w:rPr>
        <w:t>diverse community of organisms that can be distinguished through DNA sequencing technology</w:t>
      </w:r>
      <w:r w:rsidR="00764894">
        <w:rPr>
          <w:rFonts w:ascii="Times" w:hAnsi="Times"/>
        </w:rPr>
        <w:t>. Currently</w:t>
      </w:r>
      <w:r w:rsidR="00DD16C9">
        <w:rPr>
          <w:rFonts w:ascii="Times" w:hAnsi="Times"/>
        </w:rPr>
        <w:t>,</w:t>
      </w:r>
      <w:r w:rsidR="00764894">
        <w:rPr>
          <w:rFonts w:ascii="Times" w:hAnsi="Times"/>
        </w:rPr>
        <w:t xml:space="preserve"> this program </w:t>
      </w:r>
      <w:r w:rsidR="00DD16C9">
        <w:rPr>
          <w:rFonts w:ascii="Times" w:hAnsi="Times"/>
        </w:rPr>
        <w:t xml:space="preserve">operates in three modules; (1) create, (2) </w:t>
      </w:r>
      <w:r w:rsidR="000D1C78">
        <w:rPr>
          <w:rFonts w:ascii="Times" w:hAnsi="Times"/>
        </w:rPr>
        <w:t xml:space="preserve">subset, </w:t>
      </w:r>
      <w:r w:rsidR="00DD16C9">
        <w:rPr>
          <w:rFonts w:ascii="Times" w:hAnsi="Times"/>
        </w:rPr>
        <w:t xml:space="preserve">(3) </w:t>
      </w:r>
      <w:r w:rsidR="000D1C78">
        <w:rPr>
          <w:rFonts w:ascii="Times" w:hAnsi="Times"/>
        </w:rPr>
        <w:t>correct</w:t>
      </w:r>
      <w:r w:rsidR="00DD16C9">
        <w:rPr>
          <w:rFonts w:ascii="Times" w:hAnsi="Times"/>
        </w:rPr>
        <w:t xml:space="preserve">. The create module </w:t>
      </w:r>
      <w:r w:rsidR="00764894">
        <w:rPr>
          <w:rFonts w:ascii="Times" w:hAnsi="Times"/>
        </w:rPr>
        <w:t>will take an input alignment of sequences and create the most diverse community possible at a specified sequence difference level. The program</w:t>
      </w:r>
      <w:r w:rsidR="00B47F18">
        <w:rPr>
          <w:rFonts w:ascii="Times" w:hAnsi="Times"/>
        </w:rPr>
        <w:t xml:space="preserve"> can either start with no previous knowledge or with an initial input community of organisms of interest.</w:t>
      </w:r>
      <w:r w:rsidR="000D1C78">
        <w:rPr>
          <w:rFonts w:ascii="Times" w:hAnsi="Times"/>
        </w:rPr>
        <w:t xml:space="preserve"> The subset module will output a subset of the community either by user specification of the number of strains or by user specified proportions of taxonomic group.</w:t>
      </w:r>
      <w:r w:rsidR="00B47F18">
        <w:rPr>
          <w:rFonts w:ascii="Times" w:hAnsi="Times"/>
        </w:rPr>
        <w:t xml:space="preserve"> </w:t>
      </w:r>
      <w:r w:rsidR="00DD16C9">
        <w:rPr>
          <w:rFonts w:ascii="Times" w:hAnsi="Times"/>
        </w:rPr>
        <w:t xml:space="preserve">The correct module has sequence error correcting ability for DNA sequences for interpretation after synthetic community experimentation. </w:t>
      </w:r>
      <w:r w:rsidR="00003A0B">
        <w:rPr>
          <w:rFonts w:ascii="Times" w:hAnsi="Times"/>
        </w:rPr>
        <w:t xml:space="preserve">While this program was initial designed for bacterial community construction, any DNA alignment can be used and thus users are not restricted to specific organismal group. </w:t>
      </w:r>
      <w:r w:rsidR="00B47F18">
        <w:rPr>
          <w:rFonts w:ascii="Times" w:hAnsi="Times"/>
        </w:rPr>
        <w:t xml:space="preserve">This program is implemented in python and is available through </w:t>
      </w:r>
      <w:proofErr w:type="spellStart"/>
      <w:r w:rsidR="00B47F18">
        <w:rPr>
          <w:rFonts w:ascii="Times" w:hAnsi="Times"/>
        </w:rPr>
        <w:t>github</w:t>
      </w:r>
      <w:proofErr w:type="spellEnd"/>
      <w:r w:rsidR="00B47F18">
        <w:rPr>
          <w:rFonts w:ascii="Times" w:hAnsi="Times"/>
        </w:rPr>
        <w:t xml:space="preserve">, </w:t>
      </w:r>
      <w:proofErr w:type="spellStart"/>
      <w:r w:rsidR="00B47F18">
        <w:rPr>
          <w:rFonts w:ascii="Times" w:hAnsi="Times"/>
        </w:rPr>
        <w:t>conda</w:t>
      </w:r>
      <w:proofErr w:type="spellEnd"/>
      <w:r w:rsidR="00B47F18">
        <w:rPr>
          <w:rFonts w:ascii="Times" w:hAnsi="Times"/>
        </w:rPr>
        <w:t xml:space="preserve"> or pip installation. </w:t>
      </w:r>
    </w:p>
    <w:p w14:paraId="0A8413DC" w14:textId="77777777" w:rsidR="00CE61A9" w:rsidRDefault="00CE61A9">
      <w:pPr>
        <w:rPr>
          <w:rFonts w:ascii="Times" w:hAnsi="Times"/>
        </w:rPr>
      </w:pPr>
    </w:p>
    <w:p w14:paraId="6A3C31BE" w14:textId="79E5495E" w:rsidR="00CC419D" w:rsidRDefault="00CC419D">
      <w:pPr>
        <w:rPr>
          <w:rFonts w:ascii="Times" w:hAnsi="Times"/>
        </w:rPr>
      </w:pPr>
      <w:r w:rsidRPr="002D1EDF">
        <w:rPr>
          <w:rFonts w:ascii="Times" w:hAnsi="Times"/>
        </w:rPr>
        <w:t>Implementation:</w:t>
      </w:r>
    </w:p>
    <w:p w14:paraId="6C3C81CC" w14:textId="421A6A85" w:rsidR="00145DF0" w:rsidRDefault="00CD5E0C">
      <w:pPr>
        <w:rPr>
          <w:rFonts w:ascii="Times" w:hAnsi="Times"/>
        </w:rPr>
      </w:pPr>
      <w:r>
        <w:rPr>
          <w:rFonts w:ascii="Times" w:hAnsi="Times"/>
          <w:noProof/>
        </w:rPr>
        <w:drawing>
          <wp:inline distT="0" distB="0" distL="0" distR="0" wp14:anchorId="0A7557CC" wp14:editId="4211BCC0">
            <wp:extent cx="3524376" cy="356278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flowchart_combined.pd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44380" cy="3583005"/>
                    </a:xfrm>
                    <a:prstGeom prst="rect">
                      <a:avLst/>
                    </a:prstGeom>
                  </pic:spPr>
                </pic:pic>
              </a:graphicData>
            </a:graphic>
          </wp:inline>
        </w:drawing>
      </w:r>
      <w:bookmarkStart w:id="0" w:name="_GoBack"/>
      <w:bookmarkEnd w:id="0"/>
    </w:p>
    <w:p w14:paraId="047C193F" w14:textId="77777777" w:rsidR="005B3DB1" w:rsidRPr="002D1EDF" w:rsidRDefault="005B3DB1">
      <w:pPr>
        <w:rPr>
          <w:rFonts w:ascii="Times" w:hAnsi="Times"/>
        </w:rPr>
      </w:pPr>
    </w:p>
    <w:p w14:paraId="56B9E488" w14:textId="614ECF5F" w:rsidR="00CC419D" w:rsidRDefault="00CC419D">
      <w:pPr>
        <w:rPr>
          <w:rFonts w:ascii="Times" w:hAnsi="Times"/>
        </w:rPr>
      </w:pPr>
      <w:r w:rsidRPr="002D1EDF">
        <w:rPr>
          <w:rFonts w:ascii="Times" w:hAnsi="Times"/>
        </w:rPr>
        <w:t>Results and Discussion:</w:t>
      </w:r>
    </w:p>
    <w:p w14:paraId="277668BF" w14:textId="42532B4C" w:rsidR="0033191F" w:rsidRDefault="0033191F">
      <w:pPr>
        <w:rPr>
          <w:rFonts w:ascii="Times" w:hAnsi="Times"/>
        </w:rPr>
      </w:pPr>
      <w:r>
        <w:rPr>
          <w:rFonts w:ascii="Times" w:hAnsi="Times"/>
        </w:rPr>
        <w:t>As an example</w:t>
      </w:r>
      <w:r w:rsidR="00DF3592">
        <w:rPr>
          <w:rFonts w:ascii="Times" w:hAnsi="Times"/>
        </w:rPr>
        <w:t>,</w:t>
      </w:r>
      <w:r>
        <w:rPr>
          <w:rFonts w:ascii="Times" w:hAnsi="Times"/>
        </w:rPr>
        <w:t xml:space="preserve"> the R</w:t>
      </w:r>
      <w:r w:rsidR="00DF3592">
        <w:rPr>
          <w:rFonts w:ascii="Times" w:hAnsi="Times"/>
        </w:rPr>
        <w:t>ibosomal</w:t>
      </w:r>
      <w:r>
        <w:rPr>
          <w:rFonts w:ascii="Times" w:hAnsi="Times"/>
        </w:rPr>
        <w:t xml:space="preserve"> database</w:t>
      </w:r>
      <w:r w:rsidR="00DF3592">
        <w:rPr>
          <w:rFonts w:ascii="Times" w:hAnsi="Times"/>
        </w:rPr>
        <w:t xml:space="preserve"> project </w:t>
      </w:r>
      <w:r w:rsidR="00DF3592">
        <w:rPr>
          <w:rFonts w:ascii="Times" w:hAnsi="Times"/>
        </w:rPr>
        <w:fldChar w:fldCharType="begin" w:fldLock="1"/>
      </w:r>
      <w:r w:rsidR="00DF3592">
        <w:rPr>
          <w:rFonts w:ascii="Times" w:hAnsi="Times"/>
        </w:rPr>
        <w:instrText>ADDIN CSL_CITATION {"citationItems":[{"id":"ITEM-1","itemData":{"DOI":"10.1093/nar/gkt1244","ISSN":"0305104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1","issued":{"date-parts":[["2014"]]},"page":"633-642","title":"Ribosomal Database Project: Data and tools for high throughput rRNA analysis","type":"article-journal","volume":"42"},"uris":["http://www.mendeley.com/documents/?uuid=887388c7-6d5d-45ef-9a06-280f6dba28a6"]}],"mendeley":{"formattedCitation":"[1]","plainTextFormattedCitation":"[1]","previouslyFormattedCitation":"[1]"},"properties":{"noteIndex":0},"schema":"https://github.com/citation-style-language/schema/raw/master/csl-citation.json"}</w:instrText>
      </w:r>
      <w:r w:rsidR="00DF3592">
        <w:rPr>
          <w:rFonts w:ascii="Times" w:hAnsi="Times"/>
        </w:rPr>
        <w:fldChar w:fldCharType="separate"/>
      </w:r>
      <w:r w:rsidR="00DF3592" w:rsidRPr="00DF3592">
        <w:rPr>
          <w:rFonts w:ascii="Times" w:hAnsi="Times"/>
          <w:noProof/>
        </w:rPr>
        <w:t>[1]</w:t>
      </w:r>
      <w:r w:rsidR="00DF3592">
        <w:rPr>
          <w:rFonts w:ascii="Times" w:hAnsi="Times"/>
        </w:rPr>
        <w:fldChar w:fldCharType="end"/>
      </w:r>
      <w:r w:rsidR="00DF3592">
        <w:rPr>
          <w:rFonts w:ascii="Times" w:hAnsi="Times"/>
        </w:rPr>
        <w:t xml:space="preserve"> file</w:t>
      </w:r>
      <w:r>
        <w:rPr>
          <w:rFonts w:ascii="Times" w:hAnsi="Times"/>
        </w:rPr>
        <w:t xml:space="preserve"> of aligned 16S rRNA was downloaded and uncultured strains were filtered using </w:t>
      </w:r>
      <w:proofErr w:type="spellStart"/>
      <w:r>
        <w:rPr>
          <w:rFonts w:ascii="Times" w:hAnsi="Times"/>
        </w:rPr>
        <w:t>fasgrep</w:t>
      </w:r>
      <w:proofErr w:type="spellEnd"/>
      <w:r w:rsidR="00DF3592">
        <w:rPr>
          <w:rFonts w:ascii="Times" w:hAnsi="Times"/>
        </w:rPr>
        <w:t xml:space="preserve"> </w:t>
      </w:r>
      <w:r w:rsidR="00DF3592">
        <w:rPr>
          <w:rFonts w:ascii="Times" w:hAnsi="Times"/>
        </w:rPr>
        <w:fldChar w:fldCharType="begin" w:fldLock="1"/>
      </w:r>
      <w:r w:rsidR="00DF3592">
        <w:rPr>
          <w:rFonts w:ascii="Times" w:hAnsi="Times"/>
        </w:rPr>
        <w:instrText>ADDIN CSL_CITATION {"citationItems":[{"id":"ITEM-1","itemData":{"DOI":"10.3389/fgene.2015.00172","ISSN":"1664-8021","abstract":"FAST (FAST Analysis of Sequences Toolbox) provides simple, powerful open source command-line tools to filter, transform, annotate and analyze biological sequence data. Modeled after the GNU (GNU’s Not Unix) Textutils such as grep, cut, and tr, FAST tools such as fasgrep, fascut, and fastr make it easy to rapidly prototype expressive bioinformatic workflows in a compact and generic command vocabulary. Compact combinatorial encoding of data workflows with FAST commands can simplify the documentation and reproducibility of bioinformatic protocols, supporting better transparency in biological data science. Interface self-consistency and conformity with conventions of GNU, Matlab, Perl, BioPerl, R and GenBank help make FAST easy and rewarding to learn. FAST automates numerical, taxonomic, and text-based sorting, selection and transformation of sequence records and alignment sites based on content, index ranges, descriptive tags, annotated features, and in-line calculated analytics, including composition and codon usage. Automated content- and feature-based extraction of sites and support for molecular population genetic statistics makes FAST useful for molecular evolutionary analysis. FAST is portable, easy to install and secure thanks to the relative maturity of its Perl and BioPerl foundations, with stable releases posted to CPAN. Development as well as a publicly accessible Cookbook and Wiki are available on the FAST GitHub repository at https://github.com/tlawrence3/FAST. The default data exchange format in FAST is Multi-FastA (specifically, a restriction of BioPerl FastA format). Sanger and Illumina 1.8+ FastQ formatted files are also supported. FAST makes it easier for non-programmer biologists to interactively investigate and control biological data at the speed of thought.","author":[{"dropping-particle":"","family":"Lawrence","given":"Travis J.","non-dropping-particle":"","parse-names":false,"suffix":""},{"dropping-particle":"","family":"Kauffman","given":"Kyle T.","non-dropping-particle":"","parse-names":false,"suffix":""},{"dropping-particle":"","family":"Amrine","given":"Katherine C H","non-dropping-particle":"","parse-names":false,"suffix":""},{"dropping-particle":"","family":"Carper","given":"Dana L.","non-dropping-particle":"","parse-names":false,"suffix":""},{"dropping-particle":"","family":"Lee","given":"Raymond S.","non-dropping-particle":"","parse-names":false,"suffix":""},{"dropping-particle":"","family":"Becich","given":"Peter J.","non-dropping-particle":"","parse-names":false,"suffix":""},{"dropping-particle":"","family":"Canales","given":"Claudia J.","non-dropping-particle":"","parse-names":false,"suffix":""},{"dropping-particle":"","family":"Ardell","given":"David H.","non-dropping-particle":"","parse-names":false,"suffix":""}],"container-title":"Frontiers in Genetics","id":"ITEM-1","issue":"MAY","issued":{"date-parts":[["2015","5","19"]]},"title":"FAST: FAST Analysis of Sequences Toolbox","type":"article-journal","volume":"6"},"uris":["http://www.mendeley.com/documents/?uuid=e862ab9e-f1bc-4365-8877-099d928d30b4"]}],"mendeley":{"formattedCitation":"[2]","plainTextFormattedCitation":"[2]","previouslyFormattedCitation":"[2]"},"properties":{"noteIndex":0},"schema":"https://github.com/citation-style-language/schema/raw/master/csl-citation.json"}</w:instrText>
      </w:r>
      <w:r w:rsidR="00DF3592">
        <w:rPr>
          <w:rFonts w:ascii="Times" w:hAnsi="Times"/>
        </w:rPr>
        <w:fldChar w:fldCharType="separate"/>
      </w:r>
      <w:r w:rsidR="00DF3592" w:rsidRPr="00DF3592">
        <w:rPr>
          <w:rFonts w:ascii="Times" w:hAnsi="Times"/>
          <w:noProof/>
        </w:rPr>
        <w:t>[2]</w:t>
      </w:r>
      <w:r w:rsidR="00DF3592">
        <w:rPr>
          <w:rFonts w:ascii="Times" w:hAnsi="Times"/>
        </w:rPr>
        <w:fldChar w:fldCharType="end"/>
      </w:r>
      <w:r>
        <w:rPr>
          <w:rFonts w:ascii="Times" w:hAnsi="Times"/>
        </w:rPr>
        <w:t xml:space="preserve">. </w:t>
      </w:r>
      <w:r w:rsidR="004169FE">
        <w:rPr>
          <w:rFonts w:ascii="Times" w:hAnsi="Times"/>
        </w:rPr>
        <w:t>The alignment was trimmed to the V4 region which is commonly used region for next generation sequencing of bacterial communities</w:t>
      </w:r>
      <w:r w:rsidR="00F84DB4">
        <w:rPr>
          <w:rFonts w:ascii="Times" w:hAnsi="Times"/>
        </w:rPr>
        <w:t xml:space="preserve"> </w:t>
      </w:r>
      <w:r w:rsidR="00F84DB4">
        <w:rPr>
          <w:rFonts w:ascii="Times" w:hAnsi="Times"/>
        </w:rPr>
        <w:fldChar w:fldCharType="begin" w:fldLock="1"/>
      </w:r>
      <w:r w:rsidR="00F84DB4">
        <w:rPr>
          <w:rFonts w:ascii="Times" w:hAnsi="Times"/>
        </w:rPr>
        <w:instrText>ADDIN CSL_CITATION {"citationItems":[{"id":"ITEM-1","itemData":{"DOI":"10.1038/nature24621","ISBN":"1476-4687 (Electronic) 0028-0836 (Linking)","ISSN":"14764687","PMID":"29088705","abstract":"In this meta-analysis of studies from the Earth Microbiome Project, Luke Thompson et al. have developed a standardized collection, curation and analysis pipeline to examine 16S ribosomal RNA (rRNA) tag sequences of more than 27,000 samples (representing soil, water, animal-associated and plant-associated habitats), providing global context for the basic structure and drivers of bacterial and archaeal distribution. The work not only provides an important reference database and framework for future studies in microbial ecology, but also reveals patterns in community composition as well as the global distribution of particular organisms. These findings provide a deeper understanding of dispersal and niche colonization.","author":[{"dropping-particle":"","family":"Thompson","given":"Luke R.","non-dropping-particle":"","parse-names":false,"suffix":""},{"dropping-particle":"","family":"Sanders","given":"Jon G.","non-dropping-particle":"","parse-names":false,"suffix":""},{"dropping-particle":"","family":"McDonald","given":"Daniel","non-dropping-particle":"","parse-names":false,"suffix":""},{"dropping-particle":"","family":"Amir","given":"Amnon","non-dropping-particle":"","parse-names":false,"suffix":""},{"dropping-particle":"","family":"Ladau","given":"Joshua","non-dropping-particle":"","parse-names":false,"suffix":""},{"dropping-particle":"","family":"Locey","given":"Kenneth J.","non-dropping-particle":"","parse-names":false,"suffix":""},{"dropping-particle":"","family":"Prill","given":"Robert J.","non-dropping-particle":"","parse-names":false,"suffix":""},{"dropping-particle":"","family":"Tripathi","given":"Anupriya","non-dropping-particle":"","parse-names":false,"suffix":""},{"dropping-particle":"","family":"Gibbons","given":"Sean M.","non-dropping-particle":"","parse-names":false,"suffix":""},{"dropping-particle":"","family":"Ackermann","given":"Gail","non-dropping-particle":"","parse-names":false,"suffix":""},{"dropping-particle":"","family":"Navas-Molina","given":"Jose A.","non-dropping-particle":"","parse-names":false,"suffix":""},{"dropping-particle":"","family":"Janssen","given":"Stefan","non-dropping-particle":"","parse-names":false,"suffix":""},{"dropping-particle":"","family":"Kopylova","given":"Evguenia","non-dropping-particle":"","parse-names":false,"suffix":""},{"dropping-particle":"","family":"Vázquez-Baeza","given":"Yoshiki","non-dropping-particle":"","parse-names":false,"suffix":""},{"dropping-particle":"","family":"González","given":"Antonio","non-dropping-particle":"","parse-names":false,"suffix":""},{"dropping-particle":"","family":"Morton","given":"James T.","non-dropping-particle":"","parse-names":false,"suffix":""},{"dropping-particle":"","family":"Mirarab","given":"Siavash","non-dropping-particle":"","parse-names":false,"suffix":""},{"dropping-particle":"","family":"Xu","given":"Zhenjiang Zech","non-dropping-particle":"","parse-names":false,"suffix":""},{"dropping-particle":"","family":"Jiang","given":"Lingjing","non-dropping-particle":"","parse-names":false,"suffix":""},{"dropping-particle":"","family":"Haroon","given":"Mohamed F.","non-dropping-particle":"","parse-names":false,"suffix":""},{"dropping-particle":"","family":"Kanbar","given":"Jad","non-dropping-particle":"","parse-names":false,"suffix":""},{"dropping-particle":"","family":"Zhu","given":"Qiyun","non-dropping-particle":"","parse-names":false,"suffix":""},{"dropping-particle":"","family":"Song","given":"Se Jin","non-dropping-particle":"","parse-names":false,"suffix":""},{"dropping-particle":"","family":"Kosciolek","given":"Tomasz","non-dropping-particle":"","parse-names":false,"suffix":""},{"dropping-particle":"","family":"Bokulich","given":"Nicholas A.","non-dropping-particle":"","parse-names":false,"suffix":""},{"dropping-particle":"","family":"Lefler","given":"Joshua","non-dropping-particle":"","parse-names":false,"suffix":""},{"dropping-particle":"","family":"Brislawn","given":"Colin J.","non-dropping-particle":"","parse-names":false,"suffix":""},{"dropping-particle":"","family":"Humphrey","given":"Gregory","non-dropping-particle":"","parse-names":false,"suffix":""},{"dropping-particle":"","family":"Owens","given":"Sarah M.","non-dropping-particle":"","parse-names":false,"suffix":""},{"dropping-particle":"","family":"Hampton-Marcell","given":"Jarrad","non-dropping-particle":"","parse-names":false,"suffix":""},{"dropping-particle":"","family":"Berg-Lyons","given":"Donna","non-dropping-particle":"","parse-names":false,"suffix":""},{"dropping-particle":"","family":"McKenzie","given":"Valerie","non-dropping-particle":"","parse-names":false,"suffix":""},{"dropping-particle":"","family":"Fierer","given":"Noah","non-dropping-particle":"","parse-names":false,"suffix":""},{"dropping-particle":"","family":"Fuhrman","given":"Jed A.","non-dropping-particle":"","parse-names":false,"suffix":""},{"dropping-particle":"","family":"Clauset","given":"Aaron","non-dropping-particle":"","parse-names":false,"suffix":""},{"dropping-particle":"","family":"Stevens","given":"Rick L.","non-dropping-particle":"","parse-names":false,"suffix":""},{"dropping-particle":"","family":"Shade","given":"Ashley","non-dropping-particle":"","parse-names":false,"suffix":""},{"dropping-particle":"","family":"Pollard","given":"Katherine S.","non-dropping-particle":"","parse-names":false,"suffix":""},{"dropping-particle":"","family":"Goodwin","given":"Kelly D.","non-dropping-particle":"","parse-names":false,"suffix":""},{"dropping-particle":"","family":"Jansson","given":"Janet K.","non-dropping-particle":"","parse-names":false,"suffix":""},{"dropping-particle":"","family":"Gilbert","given":"Jack A.","non-dropping-particle":"","parse-names":false,"suffix":""},{"dropping-particle":"","family":"Knight","given":"Rob","non-dropping-particle":"","parse-names":false,"suffix":""},{"dropping-particle":"","family":"Agosto Rivera","given":"Jose L.","non-dropping-particle":"","parse-names":false,"suffix":""},{"dropping-particle":"","family":"Al-Moosawi","given":"Lisa","non-dropping-particle":"","parse-names":false,"suffix":""},{"dropping-particle":"","family":"Alverdy","given":"John","non-dropping-particle":"","parse-names":false,"suffix":""},{"dropping-particle":"","family":"Amato","given":"Katherine R.","non-dropping-particle":"","parse-names":false,"suffix":""},{"dropping-particle":"","family":"Andras","given":"Jason","non-dropping-particle":"","parse-names":false,"suffix":""},{"dropping-particle":"","family":"Angenent","given":"Largus T.","non-dropping-particle":"","parse-names":false,"suffix":""},{"dropping-particle":"","family":"Antonopoulos","given":"Dionysios A.","non-dropping-particle":"","parse-names":false,"suffix":""},{"dropping-particle":"","family":"Apprill","given":"Amy","non-dropping-particle":"","parse-names":false,"suffix":""},{"dropping-particle":"","family":"Armitage","given":"David","non-dropping-particle":"","parse-names":false,"suffix":""},{"dropping-particle":"","family":"Ballantine","given":"Kate","non-dropping-particle":"","parse-names":false,"suffix":""},{"dropping-particle":"","family":"Bárta","given":"Jiří","non-dropping-particle":"","parse-names":false,"suffix":""},{"dropping-particle":"","family":"Baum","given":"Julia K.","non-dropping-particle":"","parse-names":false,"suffix":""},{"dropping-particle":"","family":"Berry","given":"Allison","non-dropping-particle":"","parse-names":false,"suffix":""},{"dropping-particle":"","family":"Bhatnagar","given":"Ashish","non-dropping-particle":"","parse-names":false,"suffix":""},{"dropping-particle":"","family":"Bhatnagar","given":"Monica","non-dropping-particle":"","parse-names":false,"suffix":""},{"dropping-particle":"","family":"Biddle","given":"Jennifer F.","non-dropping-particle":"","parse-names":false,"suffix":""},{"dropping-particle":"","family":"Bittner","given":"Lucie","non-dropping-particle":"","parse-names":false,"suffix":""},{"dropping-particle":"","family":"Boldgiv","given":"Bazartseren","non-dropping-particle":"","parse-names":false,"suffix":""},{"dropping-particle":"","family":"Bottos","given":"Eric","non-dropping-particle":"","parse-names":false,"suffix":""},{"dropping-particle":"","family":"Boyer","given":"Donal M.","non-dropping-particle":"","parse-names":false,"suffix":""},{"dropping-particle":"","family":"Braun","given":"Josephine","non-dropping-particle":"","parse-names":false,"suffix":""},{"dropping-particle":"","family":"Brazelton","given":"William","non-dropping-particle":"","parse-names":false,"suffix":""},{"dropping-particle":"","family":"Brearley","given":"Francis Q.","non-dropping-particle":"","parse-names":false,"suffix":""},{"dropping-particle":"","family":"Campbell","given":"Alexandra H.","non-dropping-particle":"","parse-names":false,"suffix":""},{"dropping-particle":"","family":"Caporaso","given":"J. Gregory","non-dropping-particle":"","parse-names":false,"suffix":""},{"dropping-particle":"","family":"Cardona","given":"Cesar","non-dropping-particle":"","parse-names":false,"suffix":""},{"dropping-particle":"","family":"Carroll","given":"Jo Lynn","non-dropping-particle":"","parse-names":false,"suffix":""},{"dropping-particle":"","family":"Cary","given":"S. Craig","non-dropping-particle":"","parse-names":false,"suffix":""},{"dropping-particle":"","family":"Casper","given":"Brenda B.","non-dropping-particle":"","parse-names":false,"suffix":""},{"dropping-particle":"","family":"Charles","given":"Trevor C.","non-dropping-particle":"","parse-names":false,"suffix":""},{"dropping-particle":"","family":"Chu","given":"Haiyan","non-dropping-particle":"","parse-names":false,"suffix":""},{"dropping-particle":"","family":"Claar","given":"Danielle C.","non-dropping-particle":"","parse-names":false,"suffix":""},{"dropping-particle":"","family":"Clark","given":"Robert G.","non-dropping-particle":"","parse-names":false,"suffix":""},{"dropping-particle":"","family":"Clayton","given":"Jonathan B.","non-dropping-particle":"","parse-names":false,"suffix":""},{"dropping-particle":"","family":"Clemente","given":"Jose C.","non-dropping-particle":"","parse-names":false,"suffix":""},{"dropping-particle":"","family":"Cochran","given":"Alyssa","non-dropping-particle":"","parse-names":false,"suffix":""},{"dropping-particle":"","family":"Coleman","given":"Maureen L.","non-dropping-particle":"","parse-names":false,"suffix":""},{"dropping-particle":"","family":"Collins","given":"Gavin","non-dropping-particle":"","parse-names":false,"suffix":""},{"dropping-particle":"","family":"Colwell","given":"Rita R.","non-dropping-particle":"","parse-names":false,"suffix":""},{"dropping-particle":"","family":"Contreras","given":"Mónica","non-dropping-particle":"","parse-names":false,"suffix":""},{"dropping-particle":"","family":"Crary","given":"Benjamin B.","non-dropping-particle":"","parse-names":false,"suffix":""},{"dropping-particle":"","family":"Creer","given":"Simon","non-dropping-particle":"","parse-names":false,"suffix":""},{"dropping-particle":"","family":"Cristol","given":"Daniel A.","non-dropping-particle":"","parse-names":false,"suffix":""},{"dropping-particle":"","family":"Crump","given":"Byron C.","non-dropping-particle":"","parse-names":false,"suffix":""},{"dropping-particle":"","family":"Cui","given":"Duoying","non-dropping-particle":"","parse-names":false,"suffix":""},{"dropping-particle":"","family":"Daly","given":"Sarah E.","non-dropping-particle":"","parse-names":false,"suffix":""},{"dropping-particle":"","family":"Davalos","given":"Liliana","non-dropping-particle":"","parse-names":false,"suffix":""},{"dropping-particle":"","family":"Dawson","given":"Russell D.","non-dropping-particle":"","parse-names":false,"suffix":""},{"dropping-particle":"","family":"Defazio","given":"Jennifer","non-dropping-particle":"","parse-names":false,"suffix":""},{"dropping-particle":"","family":"Delsuc","given":"Frédéric","non-dropping-particle":"","parse-names":false,"suffix":""},{"dropping-particle":"","family":"Dionisi","given":"Hebe M.","non-dropping-particle":"","parse-names":false,"suffix":""},{"dropping-particle":"","family":"Dominguez-Bello","given":"Maria Gloria","non-dropping-particle":"","parse-names":false,"suffix":""},{"dropping-particle":"","family":"Dowell","given":"Robin","non-dropping-particle":"","parse-names":false,"suffix":""},{"dropping-particle":"","family":"Dubinsky","given":"Eric A.","non-dropping-particle":"","parse-names":false,"suffix":""},{"dropping-particle":"","family":"Dunn","given":"Peter O.","non-dropping-particle":"","parse-names":false,"suffix":""},{"dropping-particle":"","family":"Ercolini","given":"Danilo","non-dropping-particle":"","parse-names":false,"suffix":""},{"dropping-particle":"","family":"Espinoza","given":"Robert E.","non-dropping-particle":"","parse-names":false,"suffix":""},{"dropping-particle":"","family":"Ezenwa","given":"Vanessa","non-dropping-particle":"","parse-names":false,"suffix":""},{"dropping-particle":"","family":"Fenner","given":"Nathalie","non-dropping-particle":"","parse-names":false,"suffix":""},{"dropping-particle":"","family":"Findlay","given":"Helen S.","non-dropping-particle":"","parse-names":false,"suffix":""},{"dropping-particle":"","family":"Fleming","given":"Irma D.","non-dropping-particle":"","parse-names":false,"suffix":""},{"dropping-particle":"","family":"Fogliano","given":"Vincenzo","non-dropping-particle":"","parse-names":false,"suffix":""},{"dropping-particle":"","family":"Forsman","given":"Anna","non-dropping-particle":"","parse-names":false,"suffix":""},{"dropping-particle":"","family":"Freeman","given":"Chris","non-dropping-particle":"","parse-names":false,"suffix":""},{"dropping-particle":"","family":"Friedman","given":"Elliot S.","non-dropping-particle":"","parse-names":false,"suffix":""},{"dropping-particle":"","family":"Galindo","given":"Giancarlo","non-dropping-particle":"","parse-names":false,"suffix":""},{"dropping-particle":"","family":"Garcia","given":"Liza","non-dropping-particle":"","parse-names":false,"suffix":""},{"dropping-particle":"","family":"Garcia-Amado","given":"Maria Alexandra","non-dropping-particle":"","parse-names":false,"suffix":""},{"dropping-particle":"","family":"Garshelis","given":"David","non-dropping-particle":"","parse-names":false,"suffix":""},{"dropping-particle":"","family":"Gasser","given":"Robin B.","non-dropping-particle":"","parse-names":false,"suffix":""},{"dropping-particle":"","family":"Gerdts","given":"Gunnar","non-dropping-particle":"","parse-names":false,"suffix":""},{"dropping-particle":"","family":"Gibson","given":"Molly K.","non-dropping-particle":"","parse-names":false,"suffix":""},{"dropping-particle":"","family":"Gifford","given":"Isaac","non-dropping-particle":"","parse-names":false,"suffix":""},{"dropping-particle":"","family":"Gill","given":"Ryan T.","non-dropping-particle":"","parse-names":false,"suffix":""},{"dropping-particle":"","family":"Giray","given":"Tugrul","non-dropping-particle":"","parse-names":false,"suffix":""},{"dropping-particle":"","family":"Gittel","given":"Antje","non-dropping-particle":"","parse-names":false,"suffix":""},{"dropping-particle":"","family":"Golyshin","given":"Peter","non-dropping-particle":"","parse-names":false,"suffix":""},{"dropping-particle":"","family":"Gong","given":"Donglai","non-dropping-particle":"","parse-names":false,"suffix":""},{"dropping-particle":"","family":"Grossart","given":"Hans Peter","non-dropping-particle":"","parse-names":false,"suffix":""},{"dropping-particle":"","family":"Guyton","given":"Kristina","non-dropping-particle":"","parse-names":false,"suffix":""},{"dropping-particle":"","family":"Haig","given":"Sarah Jane","non-dropping-particle":"","parse-names":false,"suffix":""},{"dropping-particle":"","family":"Hale","given":"Vanessa","non-dropping-particle":"","parse-names":false,"suffix":""},{"dropping-particle":"","family":"Hall","given":"Ross Stephen","non-dropping-particle":"","parse-names":false,"suffix":""},{"dropping-particle":"","family":"Hallam","given":"Steven J.","non-dropping-particle":"","parse-names":false,"suffix":""},{"dropping-particle":"","family":"Handley","given":"Kim M.","non-dropping-particle":"","parse-names":false,"suffix":""},{"dropping-particle":"","family":"Hasan","given":"Nur A.","non-dropping-particle":"","parse-names":false,"suffix":""},{"dropping-particle":"","family":"Haydon","given":"Shane R.","non-dropping-particle":"","parse-names":false,"suffix":""},{"dropping-particle":"","family":"Hickman","given":"Jonathan E.","non-dropping-particle":"","parse-names":false,"suffix":""},{"dropping-particle":"","family":"Hidalgo","given":"Glida","non-dropping-particle":"","parse-names":false,"suffix":""},{"dropping-particle":"","family":"Hofmockel","given":"Kirsten S.","non-dropping-particle":"","parse-names":false,"suffix":""},{"dropping-particle":"","family":"Hooker","given":"Jeff","non-dropping-particle":"","parse-names":false,"suffix":""},{"dropping-particle":"","family":"Hulth","given":"Stefan","non-dropping-particle":"","parse-names":false,"suffix":""},{"dropping-particle":"","family":"Hultman","given":"Jenni","non-dropping-particle":"","parse-names":false,"suffix":""},{"dropping-particle":"","family":"Hyde","given":"Embriette","non-dropping-particle":"","parse-names":false,"suffix":""},{"dropping-particle":"","family":"Ibáñez-Álamo","given":"Juan Diego","non-dropping-particle":"","parse-names":false,"suffix":""},{"dropping-particle":"","family":"Jastrow","given":"Julie D.","non-dropping-particle":"","parse-names":false,"suffix":""},{"dropping-particle":"","family":"Jex","given":"Aaron R.","non-dropping-particle":"","parse-names":false,"suffix":""},{"dropping-particle":"","family":"Johnson","given":"L. Scott","non-dropping-particle":"","parse-names":false,"suffix":""},{"dropping-particle":"","family":"Johnston","given":"Eric R.","non-dropping-particle":"","parse-names":false,"suffix":""},{"dropping-particle":"","family":"Joseph","given":"Stephen","non-dropping-particle":"","parse-names":false,"suffix":""},{"dropping-particle":"","family":"Jurburg","given":"Stephanie D.","non-dropping-particle":"","parse-names":false,"suffix":""},{"dropping-particle":"","family":"Jurelevicius","given":"Diogo","non-dropping-particle":"","parse-names":false,"suffix":""},{"dropping-particle":"","family":"Karlsson","given":"Anders","non-dropping-particle":"","parse-names":false,"suffix":""},{"dropping-particle":"","family":"Karlsson","given":"Roger","non-dropping-particle":"","parse-names":false,"suffix":""},{"dropping-particle":"","family":"Kauppinen","given":"Seth","non-dropping-particle":"","parse-names":false,"suffix":""},{"dropping-particle":"","family":"Kellogg","given":"Colleen T.E.","non-dropping-particle":"","parse-names":false,"suffix":""},{"dropping-particle":"","family":"Kennedy","given":"Suzanne J.","non-dropping-particle":"","parse-names":false,"suffix":""},{"dropping-particle":"","family":"Kerkhof","given":"Lee J.","non-dropping-particle":"","parse-names":false,"suffix":""},{"dropping-particle":"","family":"King","given":"Gary M.","non-dropping-particle":"","parse-names":false,"suffix":""},{"dropping-particle":"","family":"Kling","given":"George W.","non-dropping-particle":"","parse-names":false,"suffix":""},{"dropping-particle":"V.","family":"Koehler","given":"Anson","non-dropping-particle":"","parse-names":false,"suffix":""},{"dropping-particle":"","family":"Krezalek","given":"Monika","non-dropping-particle":"","parse-names":false,"suffix":""},{"dropping-particle":"","family":"Kueneman","given":"Jordan","non-dropping-particle":"","parse-names":false,"suffix":""},{"dropping-particle":"","family":"Lamendella","given":"Regina","non-dropping-particle":"","parse-names":false,"suffix":""},{"dropping-particle":"","family":"Landon","given":"Emily M.","non-dropping-particle":"","parse-names":false,"suffix":""},{"dropping-particle":"","family":"Lanede Graaf","given":"Kelly","non-dropping-particle":"","parse-names":false,"suffix":""},{"dropping-particle":"","family":"LaRoche","given":"Julie","non-dropping-particle":"","parse-names":false,"suffix":""},{"dropping-particle":"","family":"Larsen","given":"Peter","non-dropping-particle":"","parse-names":false,"suffix":""},{"dropping-particle":"","family":"Laverock","given":"Bonnie","non-dropping-particle":"","parse-names":false,"suffix":""},{"dropping-particle":"","family":"Lax","given":"Simon","non-dropping-particle":"","parse-names":false,"suffix":""},{"dropping-particle":"","family":"Lentino","given":"Miguel","non-dropping-particle":"","parse-names":false,"suffix":""},{"dropping-particle":"","family":"Levin","given":"Iris I.","non-dropping-particle":"","parse-names":false,"suffix":""},{"dropping-particle":"","family":"Liancourt","given":"Pierre","non-dropping-particle":"","parse-names":false,"suffix":""},{"dropping-particle":"","family":"Liang","given":"Wenju","non-dropping-particle":"","parse-names":false,"suffix":""},{"dropping-particle":"","family":"Linz","given":"Alexandra M.","non-dropping-particle":"","parse-names":false,"suffix":""},{"dropping-particle":"","family":"Lipson","given":"David A.","non-dropping-particle":"","parse-names":false,"suffix":""},{"dropping-particle":"","family":"Liu","given":"Yongqin","non-dropping-particle":"","parse-names":false,"suffix":""},{"dropping-particle":"","family":"Lladser","given":"Manuel E.","non-dropping-particle":"","parse-names":false,"suffix":""},{"dropping-particle":"","family":"Lozada","given":"Mariana","non-dropping-particle":"","parse-names":false,"suffix":""},{"dropping-particle":"","family":"Spirito","given":"Catherine M.","non-dropping-particle":"","parse-names":false,"suffix":""},{"dropping-particle":"","family":"MacCormack","given":"Walter P.","non-dropping-particle":"","parse-names":false,"suffix":""},{"dropping-particle":"","family":"MacRae-Crerar","given":"Aurora","non-dropping-particle":"","parse-names":false,"suffix":""},{"dropping-particle":"","family":"Magris","given":"Magda","non-dropping-particle":"","parse-names":false,"suffix":""},{"dropping-particle":"","family":"Martín-Platero","given":"Antonio M.","non-dropping-particle":"","parse-names":false,"suffix":""},{"dropping-particle":"","family":"Martín-Vivaldi","given":"Manuel","non-dropping-particle":"","parse-names":false,"suffix":""},{"dropping-particle":"","family":"Martínez","given":"L. Margarita","non-dropping-particle":"","parse-names":false,"suffix":""},{"dropping-particle":"","family":"Martínez-Bueno","given":"Manuel","non-dropping-particle":"","parse-names":false,"suffix":""},{"dropping-particle":"","family":"Marzinelli","given":"Ezequiel M.","non-dropping-particle":"","parse-names":false,"suffix":""},{"dropping-particle":"","family":"Mason","given":"Olivia U.","non-dropping-particle":"","parse-names":false,"suffix":""},{"dropping-particle":"","family":"Mayer","given":"Gregory D.","non-dropping-particle":"","parse-names":false,"suffix":""},{"dropping-particle":"","family":"McDevitt-Irwin","given":"Jamie M.","non-dropping-particle":"","parse-names":false,"suffix":""},{"dropping-particle":"","family":"McDonald","given":"James E.","non-dropping-particle":"","parse-names":false,"suffix":""},{"dropping-particle":"","family":"McGuire","given":"Krista L.","non-dropping-particle":"","parse-names":false,"suffix":""},{"dropping-particle":"","family":"McMahon","given":"Katherine D.","non-dropping-particle":"","parse-names":false,"suffix":""},{"dropping-particle":"","family":"McMinds","given":"Ryan","non-dropping-particle":"","parse-names":false,"suffix":""},{"dropping-particle":"","family":"Medina","given":"Mónica","non-dropping-particle":"","parse-names":false,"suffix":""},{"dropping-particle":"","family":"Mendelson","given":"Joseph R.","non-dropping-particle":"","parse-names":false,"suffix":""},{"dropping-particle":"","family":"Metcalf","given":"Jessica L.","non-dropping-particle":"","parse-names":false,"suffix":""},{"dropping-particle":"","family":"Meyer","given":"Folker","non-dropping-particle":"","parse-names":false,"suffix":""},{"dropping-particle":"","family":"Michelangeli","given":"Fabian","non-dropping-particle":"","parse-names":false,"suffix":""},{"dropping-particle":"","family":"Miller","given":"Kim","non-dropping-particle":"","parse-names":false,"suffix":""},{"dropping-particle":"","family":"Mills","given":"David A.","non-dropping-particle":"","parse-names":false,"suffix":""},{"dropping-particle":"","family":"Minich","given":"Jeremiah","non-dropping-particle":"","parse-names":false,"suffix":""},{"dropping-particle":"","family":"Mocali","given":"Stefano","non-dropping-particle":"","parse-names":false,"suffix":""},{"dropping-particle":"","family":"Moitinho-Silva","given":"Lucas","non-dropping-particle":"","parse-names":false,"suffix":""},{"dropping-particle":"","family":"Moore","given":"Anni","non-dropping-particle":"","parse-names":false,"suffix":""},{"dropping-particle":"","family":"Morgan-Kiss","given":"Rachael M.","non-dropping-particle":"","parse-names":false,"suffix":""},{"dropping-particle":"","family":"Munroe","given":"Paul","non-dropping-particle":"","parse-names":false,"suffix":""},{"dropping-particle":"","family":"Myrold","given":"David","non-dropping-particle":"","parse-names":false,"suffix":""},{"dropping-particle":"","family":"Neufeld","given":"Josh D.","non-dropping-particle":"","parse-names":false,"suffix":""},{"dropping-particle":"","family":"Ni","given":"Yingying","non-dropping-particle":"","parse-names":false,"suffix":""},{"dropping-particle":"","family":"Nicol","given":"Graeme W.","non-dropping-particle":"","parse-names":false,"suffix":""},{"dropping-particle":"","family":"Nielsen","given":"Shaun","non-dropping-particle":"","parse-names":false,"suffix":""},{"dropping-particle":"","family":"Nissimov","given":"Jozef I.","non-dropping-particle":"","parse-names":false,"suffix":""},{"dropping-particle":"","family":"Niu","given":"Kefeng","non-dropping-particle":"","parse-names":false,"suffix":""},{"dropping-particle":"","family":"Nolan","given":"Matthew J.","non-dropping-particle":"","parse-names":false,"suffix":""},{"dropping-particle":"","family":"Noyce","given":"Karen","non-dropping-particle":"","parse-names":false,"suffix":""},{"dropping-particle":"","family":"O'Brien","given":"Sarah L.","non-dropping-particle":"","parse-names":false,"suffix":""},{"dropping-particle":"","family":"Okamoto","given":"Noriko","non-dropping-particle":"","parse-names":false,"suffix":""},{"dropping-particle":"","family":"Orlando","given":"Ludovic","non-dropping-particle":"","parse-names":false,"suffix":""},{"dropping-particle":"","family":"Castellano","given":"Yadira Ortiz","non-dropping-particle":"","parse-names":false,"suffix":""},{"dropping-particle":"","family":"Osuolale","given":"Olayinka","non-dropping-particle":"","parse-names":false,"suffix":""},{"dropping-particle":"","family":"Oswald","given":"Wyatt","non-dropping-particle":"","parse-names":false,"suffix":""},{"dropping-particle":"","family":"Parnell","given":"Jacob","non-dropping-particle":"","parse-names":false,"suffix":""},{"dropping-particle":"","family":"Peralta-Sánchez","given":"Juan M.","non-dropping-particle":"","parse-names":false,"suffix":""},{"dropping-particle":"","family":"Petraitis","given":"Peter","non-dropping-particle":"","parse-names":false,"suffix":""},{"dropping-particle":"","family":"Pfister","given":"Catherine","non-dropping-particle":"","parse-names":false,"suffix":""},{"dropping-particle":"","family":"Pilon-Smits","given":"Elizabeth","non-dropping-particle":"","parse-names":false,"suffix":""},{"dropping-particle":"","family":"Piombino","given":"Paola","non-dropping-particle":"","parse-names":false,"suffix":""},{"dropping-particle":"","family":"Pointing","given":"Stephen B.","non-dropping-particle":"","parse-names":false,"suffix":""},{"dropping-particle":"","family":"Pollock","given":"F. Joseph","non-dropping-particle":"","parse-names":false,"suffix":""},{"dropping-particle":"","family":"Potter","given":"Caitlin","non-dropping-particle":"","parse-names":false,"suffix":""},{"dropping-particle":"","family":"Prithiviraj","given":"Bharath","non-dropping-particle":"","parse-names":false,"suffix":""},{"dropping-particle":"","family":"Quince","given":"Christopher","non-dropping-particle":"","parse-names":false,"suffix":""},{"dropping-particle":"","family":"Rani","given":"Asha","non-dropping-particle":"","parse-names":false,"suffix":""},{"dropping-particle":"","family":"Ranjan","given":"Ravi","non-dropping-particle":"","parse-names":false,"suffix":""},{"dropping-particle":"","family":"Rao","given":"Subramanya","non-dropping-particle":"","parse-names":false,"suffix":""},{"dropping-particle":"","family":"Rees","given":"Andrew P.","non-dropping-particle":"","parse-names":false,"suffix":""},{"dropping-particle":"","family":"Richardson","given":"Miles","non-dropping-particle":"","parse-names":false,"suffix":""},{"dropping-particle":"","family":"Riebesell","given":"Ulf","non-dropping-particle":"","parse-names":false,"suffix":""},{"dropping-particle":"","family":"Robinson","given":"Carol","non-dropping-particle":"","parse-names":false,"suffix":""},{"dropping-particle":"","family":"Rockne","given":"Karl J.","non-dropping-particle":"","parse-names":false,"suffix":""},{"dropping-particle":"","family":"Rodriguezl","given":"Selena Marie","non-dropping-particle":"","parse-names":false,"suffix":""},{"dropping-particle":"","family":"Rohwer","given":"Forest","non-dropping-particle":"","parse-names":false,"suffix":""},{"dropping-particle":"","family":"Roundstone","given":"Wayne","non-dropping-particle":"","parse-names":false,"suffix":""},{"dropping-particle":"","family":"Safran","given":"Rebecca J.","non-dropping-particle":"","parse-names":false,"suffix":""},{"dropping-particle":"","family":"Sangwan","given":"Naseer","non-dropping-particle":"","parse-names":false,"suffix":""},{"dropping-particle":"","family":"Sanz","given":"Virginia","non-dropping-particle":"","parse-names":false,"suffix":""},{"dropping-particle":"","family":"Schrenk","given":"Matthew","non-dropping-particle":"","parse-names":false,"suffix":""},{"dropping-particle":"","family":"Schrenzel","given":"Mark D.","non-dropping-particle":"","parse-names":false,"suffix":""},{"dropping-particle":"","family":"Scott","given":"Nicole M.","non-dropping-particle":"","parse-names":false,"suffix":""},{"dropping-particle":"","family":"Seger","given":"Rita L.","non-dropping-particle":"","parse-names":false,"suffix":""},{"dropping-particle":"","family":"Seguinorlando","given":"Andaine","non-dropping-particle":"","parse-names":false,"suffix":""},{"dropping-particle":"","family":"Seldin","given":"Lucy","non-dropping-particle":"","parse-names":false,"suffix":""},{"dropping-particle":"","family":"Seyler","given":"Lauren M.","non-dropping-particle":"","parse-names":false,"suffix":""},{"dropping-particle":"","family":"Shakhsheer","given":"Baddr","non-dropping-particle":"","parse-names":false,"suffix":""},{"dropping-particle":"","family":"Sheets","given":"Gabriela M.","non-dropping-particle":"","parse-names":false,"suffix":""},{"dropping-particle":"","family":"Shen","given":"Congcong","non-dropping-particle":"","parse-names":false,"suffix":""},{"dropping-particle":"","family":"Shi","given":"Yu","non-dropping-particle":"","parse-names":false,"suffix":""},{"dropping-particle":"","family":"Shin","given":"Hakdong","non-dropping-particle":"","parse-names":false,"suffix":""},{"dropping-particle":"","family":"Shogan","given":"Benjamin D.","non-dropping-particle":"","parse-names":false,"suffix":""},{"dropping-particle":"","family":"Shutler","given":"Dave","non-dropping-particle":"","parse-names":false,"suffix":""},{"dropping-particle":"","family":"Siegel","given":"Jeffrey","non-dropping-particle":"","parse-names":false,"suffix":""},{"dropping-particle":"","family":"Simmons","given":"Steve","non-dropping-particle":"","parse-names":false,"suffix":""},{"dropping-particle":"","family":"Sjöling","given":"Sara","non-dropping-particle":"","parse-names":false,"suffix":""},{"dropping-particle":"","family":"Smith","given":"Daniel P.","non-dropping-particle":"","parse-names":false,"suffix":""},{"dropping-particle":"","family":"Soler","given":"Juan J.","non-dropping-particle":"","parse-names":false,"suffix":""},{"dropping-particle":"","family":"Sperling","given":"Martin","non-dropping-particle":"","parse-names":false,"suffix":""},{"dropping-particle":"","family":"Steinberg","given":"Peter D.","non-dropping-particle":"","parse-names":false,"suffix":""},{"dropping-particle":"","family":"Stephens","given":"Brent","non-dropping-particle":"","parse-names":false,"suffix":""},{"dropping-particle":"","family":"Stevens","given":"Melita A.","non-dropping-particle":"","parse-names":false,"suffix":""},{"dropping-particle":"","family":"Taghavi","given":"Safiyh","non-dropping-particle":"","parse-names":false,"suffix":""},{"dropping-particle":"","family":"Tai","given":"Vera","non-dropping-particle":"","parse-names":false,"suffix":""},{"dropping-particle":"","family":"Tait","given":"Karen","non-dropping-particle":"","parse-names":false,"suffix":""},{"dropping-particle":"","family":"Tan","given":"Chia L.","non-dropping-particle":"","parse-names":false,"suffix":""},{"dropping-particle":"","family":"Taş","given":"Neslihan","non-dropping-particle":"","parse-names":false,"suffix":""},{"dropping-particle":"","family":"Taylor","given":"D. Lee","non-dropping-particle":"","parse-names":false,"suffix":""},{"dropping-particle":"","family":"Thomas","given":"Torsten","non-dropping-particle":"","parse-names":false,"suffix":""},{"dropping-particle":"","family":"Timling","given":"Ina","non-dropping-particle":"","parse-names":false,"suffix":""},{"dropping-particle":"","family":"Turner","given":"Benjamin L.","non-dropping-particle":"","parse-names":false,"suffix":""},{"dropping-particle":"","family":"Urich","given":"Tim","non-dropping-particle":"","parse-names":false,"suffix":""},{"dropping-particle":"","family":"Ursell","given":"Luke K.","non-dropping-particle":"","parse-names":false,"suffix":""},{"dropping-particle":"","family":"Lelie","given":"Daniel","non-dropping-particle":"Van Der","parse-names":false,"suffix":""},{"dropping-particle":"","family":"Treuren","given":"William","non-dropping-particle":"Van","parse-names":false,"suffix":""},{"dropping-particle":"","family":"Zwieten","given":"Lukas","non-dropping-particle":"Van","parse-names":false,"suffix":""},{"dropping-particle":"","family":"Vargas-Robles","given":"Daniela","non-dropping-particle":"","parse-names":false,"suffix":""},{"dropping-particle":"","family":"Thurber","given":"Rebecca Vega","non-dropping-particle":"","parse-names":false,"suffix":""},{"dropping-particle":"","family":"Vitaglione","given":"Paola","non-dropping-particle":"","parse-names":false,"suffix":""},{"dropping-particle":"","family":"Walker","given":"Donald A.","non-dropping-particle":"","parse-names":false,"suffix":""},{"dropping-particle":"","family":"Walters","given":"William A.","non-dropping-particle":"","parse-names":false,"suffix":""},{"dropping-particle":"","family":"Wang","given":"Shi","non-dropping-particle":"","parse-names":false,"suffix":""},{"dropping-particle":"","family":"Wang","given":"Tao","non-dropping-particle":"","parse-names":false,"suffix":""},{"dropping-particle":"","family":"Weaver","given":"Tom","non-dropping-particle":"","parse-names":false,"suffix":""},{"dropping-particle":"","family":"Webster","given":"Nicole S.","non-dropping-particle":"","parse-names":false,"suffix":""},{"dropping-particle":"","family":"Wehrle","given":"Beck","non-dropping-particle":"","parse-names":false,"suffix":""},{"dropping-particle":"","family":"Weisenhorn","given":"Pamela","non-dropping-particle":"","parse-names":false,"suffix":""},{"dropping-particle":"","family":"Weiss","given":"Sophie","non-dropping-particle":"","parse-names":false,"suffix":""},{"dropping-particle":"","family":"Werner","given":"Jeffrey J.","non-dropping-particle":"","parse-names":false,"suffix":""},{"dropping-particle":"","family":"West","given":"Kristin","non-dropping-particle":"","parse-names":false,"suffix":""},{"dropping-particle":"","family":"Whitehead","given":"Andrew","non-dropping-particle":"","parse-names":false,"suffix":""},{"dropping-particle":"","family":"Whitehead","given":"Susan R.","non-dropping-particle":"","parse-names":false,"suffix":""},{"dropping-particle":"","family":"Whittingham","given":"Linda A.","non-dropping-particle":"","parse-names":false,"suffix":""},{"dropping-particle":"","family":"Willerslev","given":"Eske","non-dropping-particle":"","parse-names":false,"suffix":""},{"dropping-particle":"","family":"Williams","given":"Allison E.","non-dropping-particle":"","parse-names":false,"suffix":""},{"dropping-particle":"","family":"Wood","given":"Stephen A.","non-dropping-particle":"","parse-names":false,"suffix":""},{"dropping-particle":"","family":"Woodhams","given":"Douglas C.","non-dropping-particle":"","parse-names":false,"suffix":""},{"dropping-particle":"","family":"Yang","given":"Yeqin","non-dropping-particle":"","parse-names":false,"suffix":""},{"dropping-particle":"","family":"Zaneveld","given":"Jesse","non-dropping-particle":"","parse-names":false,"suffix":""},{"dropping-particle":"","family":"Zarraonaindia","given":"Iratxe","non-dropping-particle":"","parse-names":false,"suffix":""},{"dropping-particle":"","family":"Zhang","given":"Qikun","non-dropping-particle":"","parse-names":false,"suffix":""},{"dropping-particle":"","family":"Zhao","given":"Hongxia","non-dropping-particle":"","parse-names":false,"suffix":""}],"container-title":"Nature","id":"ITEM-1","issue":"7681","issued":{"date-parts":[["2017"]]},"page":"457-463","title":"A communal catalogue reveals Earth's multiscale microbial diversity","type":"article-journal","volume":"551"},"uris":["http://www.mendeley.com/documents/?uuid=d23f7808-06b6-42e2-8f3e-0503cf1e8870"]}],"mendeley":{"formattedCitation":"[3]","plainTextFormattedCitation":"[3]"},"properties":{"noteIndex":0},"schema":"https://github.com/citation-style-language/schema/raw/master/csl-citation.json"}</w:instrText>
      </w:r>
      <w:r w:rsidR="00F84DB4">
        <w:rPr>
          <w:rFonts w:ascii="Times" w:hAnsi="Times"/>
        </w:rPr>
        <w:fldChar w:fldCharType="separate"/>
      </w:r>
      <w:r w:rsidR="00F84DB4" w:rsidRPr="00F84DB4">
        <w:rPr>
          <w:rFonts w:ascii="Times" w:hAnsi="Times"/>
          <w:noProof/>
        </w:rPr>
        <w:t>[3]</w:t>
      </w:r>
      <w:r w:rsidR="00F84DB4">
        <w:rPr>
          <w:rFonts w:ascii="Times" w:hAnsi="Times"/>
        </w:rPr>
        <w:fldChar w:fldCharType="end"/>
      </w:r>
      <w:r w:rsidR="00A91A08">
        <w:rPr>
          <w:rFonts w:ascii="Times" w:hAnsi="Times"/>
        </w:rPr>
        <w:t>.</w:t>
      </w:r>
      <w:r w:rsidR="004169FE">
        <w:rPr>
          <w:rFonts w:ascii="Times" w:hAnsi="Times"/>
        </w:rPr>
        <w:t xml:space="preserve"> </w:t>
      </w:r>
      <w:r w:rsidR="005F7DF0">
        <w:rPr>
          <w:rFonts w:ascii="Times" w:hAnsi="Times"/>
        </w:rPr>
        <w:t xml:space="preserve">The alignment was used to create a </w:t>
      </w:r>
      <w:r w:rsidR="00AB1C20">
        <w:rPr>
          <w:rFonts w:ascii="Times" w:hAnsi="Times"/>
        </w:rPr>
        <w:t>highly diverse community</w:t>
      </w:r>
      <w:r w:rsidR="004169FE">
        <w:rPr>
          <w:rFonts w:ascii="Times" w:hAnsi="Times"/>
        </w:rPr>
        <w:t xml:space="preserve"> at an edit distance of 3. The </w:t>
      </w:r>
      <w:r w:rsidR="004169FE">
        <w:rPr>
          <w:rFonts w:ascii="Times" w:hAnsi="Times"/>
        </w:rPr>
        <w:lastRenderedPageBreak/>
        <w:t xml:space="preserve">community construction took </w:t>
      </w:r>
      <w:r w:rsidR="004169FE" w:rsidRPr="004169FE">
        <w:rPr>
          <w:rFonts w:ascii="Times" w:hAnsi="Times"/>
          <w:highlight w:val="yellow"/>
        </w:rPr>
        <w:t>###</w:t>
      </w:r>
      <w:r w:rsidR="004169FE">
        <w:rPr>
          <w:rFonts w:ascii="Times" w:hAnsi="Times"/>
        </w:rPr>
        <w:t xml:space="preserve"> to construct. The resulting community consisted of </w:t>
      </w:r>
      <w:r w:rsidR="004169FE" w:rsidRPr="004169FE">
        <w:rPr>
          <w:rFonts w:ascii="Times" w:hAnsi="Times"/>
          <w:highlight w:val="yellow"/>
        </w:rPr>
        <w:t>###</w:t>
      </w:r>
      <w:r w:rsidR="004169FE">
        <w:rPr>
          <w:rFonts w:ascii="Times" w:hAnsi="Times"/>
        </w:rPr>
        <w:t xml:space="preserve"> strains that could be distinguished through 16S rRNA sequencing of the V4 region. </w:t>
      </w:r>
    </w:p>
    <w:p w14:paraId="68FC5B4B" w14:textId="41D338FE" w:rsidR="00DC3C3E" w:rsidRDefault="00DC3C3E">
      <w:pPr>
        <w:rPr>
          <w:rFonts w:ascii="Times" w:hAnsi="Times"/>
        </w:rPr>
      </w:pPr>
      <w:r>
        <w:rPr>
          <w:rFonts w:ascii="Times" w:hAnsi="Times"/>
        </w:rPr>
        <w:t>FIGURE 2 (Community diversity)</w:t>
      </w:r>
    </w:p>
    <w:p w14:paraId="3A073E43" w14:textId="74CE296F" w:rsidR="00DC3C3E" w:rsidRDefault="00DC3C3E">
      <w:pPr>
        <w:rPr>
          <w:rFonts w:ascii="Times" w:hAnsi="Times"/>
        </w:rPr>
      </w:pPr>
      <w:r>
        <w:rPr>
          <w:rFonts w:ascii="Times" w:hAnsi="Times"/>
        </w:rPr>
        <w:t>FIGURE 3 (Error correction accuracy)</w:t>
      </w:r>
    </w:p>
    <w:p w14:paraId="3F15488F" w14:textId="77777777" w:rsidR="005B3DB1" w:rsidRPr="002D1EDF" w:rsidRDefault="005B3DB1">
      <w:pPr>
        <w:rPr>
          <w:rFonts w:ascii="Times" w:hAnsi="Times"/>
        </w:rPr>
      </w:pPr>
    </w:p>
    <w:p w14:paraId="5591BF83" w14:textId="6FBFCD6B" w:rsidR="00CC419D" w:rsidRDefault="00CC419D">
      <w:pPr>
        <w:rPr>
          <w:rFonts w:ascii="Times" w:hAnsi="Times"/>
        </w:rPr>
      </w:pPr>
      <w:r w:rsidRPr="002D1EDF">
        <w:rPr>
          <w:rFonts w:ascii="Times" w:hAnsi="Times"/>
        </w:rPr>
        <w:t>References:</w:t>
      </w:r>
    </w:p>
    <w:p w14:paraId="2482F34A" w14:textId="55C778E2" w:rsidR="00F84DB4" w:rsidRPr="00F84DB4" w:rsidRDefault="00DF3592" w:rsidP="00F84DB4">
      <w:pPr>
        <w:widowControl w:val="0"/>
        <w:autoSpaceDE w:val="0"/>
        <w:autoSpaceDN w:val="0"/>
        <w:adjustRightInd w:val="0"/>
        <w:rPr>
          <w:rFonts w:ascii="Times" w:hAnsi="Times" w:cs="Times New Roman"/>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F84DB4" w:rsidRPr="00F84DB4">
        <w:rPr>
          <w:rFonts w:ascii="Times" w:hAnsi="Times" w:cs="Times New Roman"/>
          <w:noProof/>
        </w:rPr>
        <w:t xml:space="preserve">1. Cole JR, Wang Q, Fish JA, Chai B, McGarrell DM, Sun Y, et al. Ribosomal Database Project: Data and tools for high throughput rRNA analysis. Nucleic Acids Res. 2014;42:633–42. </w:t>
      </w:r>
    </w:p>
    <w:p w14:paraId="4EBC13C1" w14:textId="77777777" w:rsidR="00F84DB4" w:rsidRPr="00F84DB4" w:rsidRDefault="00F84DB4" w:rsidP="00F84DB4">
      <w:pPr>
        <w:widowControl w:val="0"/>
        <w:autoSpaceDE w:val="0"/>
        <w:autoSpaceDN w:val="0"/>
        <w:adjustRightInd w:val="0"/>
        <w:rPr>
          <w:rFonts w:ascii="Times" w:hAnsi="Times" w:cs="Times New Roman"/>
          <w:noProof/>
        </w:rPr>
      </w:pPr>
      <w:r w:rsidRPr="00F84DB4">
        <w:rPr>
          <w:rFonts w:ascii="Times" w:hAnsi="Times" w:cs="Times New Roman"/>
          <w:noProof/>
        </w:rPr>
        <w:t xml:space="preserve">2. Lawrence TJ, Kauffman KT, Amrine KCH, Carper DL, Lee RS, Becich PJ, et al. FAST: FAST Analysis of Sequences Toolbox. Front Genet. 2015;6. </w:t>
      </w:r>
    </w:p>
    <w:p w14:paraId="204EC3F5" w14:textId="77777777" w:rsidR="00F84DB4" w:rsidRPr="00F84DB4" w:rsidRDefault="00F84DB4" w:rsidP="00F84DB4">
      <w:pPr>
        <w:widowControl w:val="0"/>
        <w:autoSpaceDE w:val="0"/>
        <w:autoSpaceDN w:val="0"/>
        <w:adjustRightInd w:val="0"/>
        <w:rPr>
          <w:rFonts w:ascii="Times" w:hAnsi="Times"/>
          <w:noProof/>
        </w:rPr>
      </w:pPr>
      <w:r w:rsidRPr="00F84DB4">
        <w:rPr>
          <w:rFonts w:ascii="Times" w:hAnsi="Times" w:cs="Times New Roman"/>
          <w:noProof/>
        </w:rPr>
        <w:t xml:space="preserve">3. Thompson LR, Sanders JG, McDonald D, Amir A, Ladau J, Locey KJ, et al. A communal catalogue reveals Earth’s multiscale microbial diversity. Nature. 2017;551:457–63. </w:t>
      </w:r>
    </w:p>
    <w:p w14:paraId="2C388659" w14:textId="0BB0DEA0" w:rsidR="005B3DB1" w:rsidRPr="002D1EDF" w:rsidRDefault="00DF3592" w:rsidP="00F84DB4">
      <w:pPr>
        <w:widowControl w:val="0"/>
        <w:autoSpaceDE w:val="0"/>
        <w:autoSpaceDN w:val="0"/>
        <w:adjustRightInd w:val="0"/>
        <w:rPr>
          <w:rFonts w:ascii="Times" w:hAnsi="Times"/>
        </w:rPr>
      </w:pPr>
      <w:r>
        <w:rPr>
          <w:rFonts w:ascii="Times" w:hAnsi="Times"/>
        </w:rPr>
        <w:fldChar w:fldCharType="end"/>
      </w:r>
    </w:p>
    <w:p w14:paraId="094D9134" w14:textId="77777777" w:rsidR="002F7814" w:rsidRPr="002D1EDF" w:rsidRDefault="002F7814" w:rsidP="002F7814">
      <w:pPr>
        <w:rPr>
          <w:rFonts w:ascii="Times" w:hAnsi="Times"/>
        </w:rPr>
      </w:pPr>
      <w:r w:rsidRPr="002D1EDF">
        <w:rPr>
          <w:rFonts w:ascii="Times" w:hAnsi="Times"/>
        </w:rPr>
        <w:t>Availability and requirements</w:t>
      </w:r>
    </w:p>
    <w:p w14:paraId="3F0BF19C" w14:textId="77777777" w:rsidR="002F7814" w:rsidRPr="002D1EDF" w:rsidRDefault="002F7814" w:rsidP="002F7814">
      <w:pPr>
        <w:rPr>
          <w:rFonts w:ascii="Times" w:hAnsi="Times"/>
          <w:highlight w:val="yellow"/>
        </w:rPr>
      </w:pPr>
    </w:p>
    <w:p w14:paraId="47B79EAE" w14:textId="0F672A02" w:rsidR="001E553F" w:rsidRDefault="002F7814" w:rsidP="001E553F">
      <w:pPr>
        <w:rPr>
          <w:rFonts w:ascii="Times" w:hAnsi="Times"/>
        </w:rPr>
      </w:pPr>
      <w:r w:rsidRPr="00EF19F2">
        <w:rPr>
          <w:rFonts w:ascii="Times" w:hAnsi="Times"/>
        </w:rPr>
        <w:t xml:space="preserve">Project name: </w:t>
      </w:r>
      <w:proofErr w:type="spellStart"/>
      <w:r w:rsidR="002D077F">
        <w:rPr>
          <w:rFonts w:ascii="Times" w:hAnsi="Times"/>
        </w:rPr>
        <w:t>DISCo</w:t>
      </w:r>
      <w:proofErr w:type="spellEnd"/>
      <w:r w:rsidR="002D077F">
        <w:rPr>
          <w:rFonts w:ascii="Times" w:hAnsi="Times"/>
        </w:rPr>
        <w:t>: Design of an identifiable synthetic community</w:t>
      </w:r>
    </w:p>
    <w:p w14:paraId="01A0D7AB" w14:textId="0DC9703E" w:rsidR="001E553F" w:rsidRDefault="002F7814" w:rsidP="002F7814">
      <w:pPr>
        <w:rPr>
          <w:rFonts w:ascii="Times" w:hAnsi="Times"/>
        </w:rPr>
      </w:pPr>
      <w:r w:rsidRPr="00EF19F2">
        <w:rPr>
          <w:rFonts w:ascii="Times" w:hAnsi="Times"/>
        </w:rPr>
        <w:t xml:space="preserve">Project home page: </w:t>
      </w:r>
      <w:hyperlink r:id="rId8" w:history="1">
        <w:r w:rsidR="001E553F" w:rsidRPr="008F4439">
          <w:rPr>
            <w:rStyle w:val="Hyperlink"/>
            <w:rFonts w:ascii="Times" w:hAnsi="Times"/>
          </w:rPr>
          <w:t>https://github.com/dlcarper/DISCo-Design-of-an-identifiable-synthetic-community.git</w:t>
        </w:r>
      </w:hyperlink>
    </w:p>
    <w:p w14:paraId="028954BE" w14:textId="30A33E7C" w:rsidR="002F7814" w:rsidRPr="00EF19F2" w:rsidRDefault="002F7814" w:rsidP="002F7814">
      <w:pPr>
        <w:rPr>
          <w:rFonts w:ascii="Times" w:hAnsi="Times"/>
        </w:rPr>
      </w:pPr>
      <w:r w:rsidRPr="00EF19F2">
        <w:rPr>
          <w:rFonts w:ascii="Times" w:hAnsi="Times"/>
        </w:rPr>
        <w:t>Operating system(s): Platform independent</w:t>
      </w:r>
    </w:p>
    <w:p w14:paraId="6984A02A" w14:textId="6402E409" w:rsidR="002F7814" w:rsidRPr="00EF19F2" w:rsidRDefault="002F7814" w:rsidP="002F7814">
      <w:pPr>
        <w:rPr>
          <w:rFonts w:ascii="Times" w:hAnsi="Times"/>
        </w:rPr>
      </w:pPr>
      <w:r w:rsidRPr="00EF19F2">
        <w:rPr>
          <w:rFonts w:ascii="Times" w:hAnsi="Times"/>
        </w:rPr>
        <w:t xml:space="preserve">Programming language: </w:t>
      </w:r>
      <w:r w:rsidR="002D077F">
        <w:rPr>
          <w:rFonts w:ascii="Times" w:hAnsi="Times"/>
        </w:rPr>
        <w:t>Python</w:t>
      </w:r>
    </w:p>
    <w:p w14:paraId="20014C5F" w14:textId="48A249DB" w:rsidR="002F7814" w:rsidRPr="00EF19F2" w:rsidRDefault="002F7814" w:rsidP="002F7814">
      <w:pPr>
        <w:rPr>
          <w:rFonts w:ascii="Times" w:hAnsi="Times"/>
        </w:rPr>
      </w:pPr>
      <w:r w:rsidRPr="00EF19F2">
        <w:rPr>
          <w:rFonts w:ascii="Times" w:hAnsi="Times"/>
        </w:rPr>
        <w:t xml:space="preserve">Other requirements: </w:t>
      </w:r>
      <w:r w:rsidR="002D077F">
        <w:rPr>
          <w:rFonts w:ascii="Times" w:hAnsi="Times"/>
        </w:rPr>
        <w:t>None</w:t>
      </w:r>
    </w:p>
    <w:p w14:paraId="6CDB8C36" w14:textId="508B154C" w:rsidR="002F7814" w:rsidRPr="00EF19F2" w:rsidRDefault="002F7814" w:rsidP="002F7814">
      <w:pPr>
        <w:rPr>
          <w:rFonts w:ascii="Times" w:hAnsi="Times"/>
        </w:rPr>
      </w:pPr>
      <w:r w:rsidRPr="00EF19F2">
        <w:rPr>
          <w:rFonts w:ascii="Times" w:hAnsi="Times"/>
        </w:rPr>
        <w:t>License:</w:t>
      </w:r>
    </w:p>
    <w:p w14:paraId="65FE0A47" w14:textId="03504595" w:rsidR="00CC419D" w:rsidRDefault="002F7814" w:rsidP="002F7814">
      <w:pPr>
        <w:rPr>
          <w:rFonts w:ascii="Times" w:hAnsi="Times"/>
        </w:rPr>
      </w:pPr>
      <w:r w:rsidRPr="00EF19F2">
        <w:rPr>
          <w:rFonts w:ascii="Times" w:hAnsi="Times"/>
        </w:rPr>
        <w:t xml:space="preserve">  </w:t>
      </w:r>
    </w:p>
    <w:p w14:paraId="3A0CE2F4" w14:textId="049333CE" w:rsidR="00D52B1F" w:rsidRDefault="00D52B1F" w:rsidP="002F7814">
      <w:pPr>
        <w:rPr>
          <w:rFonts w:ascii="Times" w:hAnsi="Times"/>
        </w:rPr>
      </w:pPr>
      <w:r>
        <w:rPr>
          <w:rFonts w:ascii="Times" w:hAnsi="Times"/>
        </w:rPr>
        <w:t>Abbreviations:</w:t>
      </w:r>
    </w:p>
    <w:p w14:paraId="6EBD5E94" w14:textId="71E23EE9" w:rsidR="00D52B1F" w:rsidRDefault="00D52B1F" w:rsidP="002F7814">
      <w:pPr>
        <w:rPr>
          <w:rFonts w:ascii="Times" w:hAnsi="Times"/>
        </w:rPr>
      </w:pPr>
    </w:p>
    <w:p w14:paraId="0F946742" w14:textId="6C9D1950" w:rsidR="00D52B1F" w:rsidRDefault="00D52B1F" w:rsidP="002F7814">
      <w:pPr>
        <w:rPr>
          <w:rFonts w:ascii="Times" w:hAnsi="Times"/>
        </w:rPr>
      </w:pPr>
      <w:r>
        <w:rPr>
          <w:rFonts w:ascii="Times" w:hAnsi="Times"/>
        </w:rPr>
        <w:t>DNA: Deoxyribonucleic acid</w:t>
      </w:r>
    </w:p>
    <w:p w14:paraId="61E108E6" w14:textId="32C3708A" w:rsidR="003C3B73" w:rsidRDefault="003C3B73" w:rsidP="002F7814">
      <w:pPr>
        <w:rPr>
          <w:rFonts w:ascii="Times" w:hAnsi="Times"/>
        </w:rPr>
      </w:pPr>
      <w:r>
        <w:rPr>
          <w:rFonts w:ascii="Times" w:hAnsi="Times"/>
        </w:rPr>
        <w:t xml:space="preserve">rRNA: Ribosomal ribonucleic acid </w:t>
      </w:r>
    </w:p>
    <w:p w14:paraId="43D877F7" w14:textId="7BAFF0F6" w:rsidR="00D52B1F" w:rsidRPr="002D1EDF" w:rsidRDefault="00D52B1F" w:rsidP="002F7814">
      <w:pPr>
        <w:rPr>
          <w:rFonts w:ascii="Times" w:hAnsi="Times"/>
        </w:rPr>
      </w:pPr>
      <w:r>
        <w:rPr>
          <w:rFonts w:ascii="Times" w:hAnsi="Times"/>
        </w:rPr>
        <w:t>FASTA: Fast-all (file format)</w:t>
      </w:r>
    </w:p>
    <w:sectPr w:rsidR="00D52B1F" w:rsidRPr="002D1EDF" w:rsidSect="003E42A4">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802E4" w14:textId="77777777" w:rsidR="00F43913" w:rsidRDefault="00F43913" w:rsidP="001E553F">
      <w:r>
        <w:separator/>
      </w:r>
    </w:p>
  </w:endnote>
  <w:endnote w:type="continuationSeparator" w:id="0">
    <w:p w14:paraId="00217AE7" w14:textId="77777777" w:rsidR="00F43913" w:rsidRDefault="00F43913" w:rsidP="001E5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02824500"/>
      <w:docPartObj>
        <w:docPartGallery w:val="Page Numbers (Bottom of Page)"/>
        <w:docPartUnique/>
      </w:docPartObj>
    </w:sdtPr>
    <w:sdtEndPr>
      <w:rPr>
        <w:rStyle w:val="PageNumber"/>
      </w:rPr>
    </w:sdtEndPr>
    <w:sdtContent>
      <w:p w14:paraId="41AF9246" w14:textId="099B002E" w:rsidR="001E553F" w:rsidRDefault="001E553F" w:rsidP="008F44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68631F" w14:textId="77777777" w:rsidR="001E553F" w:rsidRDefault="001E553F" w:rsidP="001E55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4433126"/>
      <w:docPartObj>
        <w:docPartGallery w:val="Page Numbers (Bottom of Page)"/>
        <w:docPartUnique/>
      </w:docPartObj>
    </w:sdtPr>
    <w:sdtEndPr>
      <w:rPr>
        <w:rStyle w:val="PageNumber"/>
      </w:rPr>
    </w:sdtEndPr>
    <w:sdtContent>
      <w:p w14:paraId="5E0AB655" w14:textId="0E809F65" w:rsidR="001E553F" w:rsidRDefault="001E553F" w:rsidP="008F44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9D2114" w14:textId="77777777" w:rsidR="001E553F" w:rsidRDefault="001E553F" w:rsidP="001E55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C8618" w14:textId="77777777" w:rsidR="00F43913" w:rsidRDefault="00F43913" w:rsidP="001E553F">
      <w:r>
        <w:separator/>
      </w:r>
    </w:p>
  </w:footnote>
  <w:footnote w:type="continuationSeparator" w:id="0">
    <w:p w14:paraId="1980C079" w14:textId="77777777" w:rsidR="00F43913" w:rsidRDefault="00F43913" w:rsidP="001E55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19D"/>
    <w:rsid w:val="00003A0B"/>
    <w:rsid w:val="00030DD6"/>
    <w:rsid w:val="00073E6C"/>
    <w:rsid w:val="000D1C78"/>
    <w:rsid w:val="00145DF0"/>
    <w:rsid w:val="00176B70"/>
    <w:rsid w:val="001E553F"/>
    <w:rsid w:val="00216595"/>
    <w:rsid w:val="002D077F"/>
    <w:rsid w:val="002D1EDF"/>
    <w:rsid w:val="002F7814"/>
    <w:rsid w:val="0033191F"/>
    <w:rsid w:val="00343B5F"/>
    <w:rsid w:val="003B0E25"/>
    <w:rsid w:val="003C2EA4"/>
    <w:rsid w:val="003C3B73"/>
    <w:rsid w:val="003E42A4"/>
    <w:rsid w:val="00402AEF"/>
    <w:rsid w:val="004169FE"/>
    <w:rsid w:val="00477344"/>
    <w:rsid w:val="004E035D"/>
    <w:rsid w:val="004F11FE"/>
    <w:rsid w:val="00562AB4"/>
    <w:rsid w:val="00587397"/>
    <w:rsid w:val="005B3DB1"/>
    <w:rsid w:val="005C3204"/>
    <w:rsid w:val="005F7DF0"/>
    <w:rsid w:val="00605D66"/>
    <w:rsid w:val="006A123E"/>
    <w:rsid w:val="00704655"/>
    <w:rsid w:val="00764894"/>
    <w:rsid w:val="0088205F"/>
    <w:rsid w:val="00924DC3"/>
    <w:rsid w:val="00997E4F"/>
    <w:rsid w:val="009E76BD"/>
    <w:rsid w:val="00A13C24"/>
    <w:rsid w:val="00A56783"/>
    <w:rsid w:val="00A70EEE"/>
    <w:rsid w:val="00A91A08"/>
    <w:rsid w:val="00AB1C20"/>
    <w:rsid w:val="00B15B1C"/>
    <w:rsid w:val="00B47F18"/>
    <w:rsid w:val="00B6241C"/>
    <w:rsid w:val="00BA65F0"/>
    <w:rsid w:val="00BC5175"/>
    <w:rsid w:val="00BE0E85"/>
    <w:rsid w:val="00BF4801"/>
    <w:rsid w:val="00C44045"/>
    <w:rsid w:val="00C65819"/>
    <w:rsid w:val="00CC419D"/>
    <w:rsid w:val="00CD5E0C"/>
    <w:rsid w:val="00CE61A9"/>
    <w:rsid w:val="00D07A20"/>
    <w:rsid w:val="00D30721"/>
    <w:rsid w:val="00D52B1F"/>
    <w:rsid w:val="00DC3C3E"/>
    <w:rsid w:val="00DD16C9"/>
    <w:rsid w:val="00DF3592"/>
    <w:rsid w:val="00E14FFE"/>
    <w:rsid w:val="00E36016"/>
    <w:rsid w:val="00E47A62"/>
    <w:rsid w:val="00EF19F2"/>
    <w:rsid w:val="00F00493"/>
    <w:rsid w:val="00F06ABE"/>
    <w:rsid w:val="00F22DFF"/>
    <w:rsid w:val="00F43913"/>
    <w:rsid w:val="00F84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82D0D"/>
  <w15:chartTrackingRefBased/>
  <w15:docId w15:val="{661746A6-4349-454D-9BB9-691EE221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E553F"/>
    <w:pPr>
      <w:tabs>
        <w:tab w:val="center" w:pos="4680"/>
        <w:tab w:val="right" w:pos="9360"/>
      </w:tabs>
    </w:pPr>
  </w:style>
  <w:style w:type="character" w:customStyle="1" w:styleId="FooterChar">
    <w:name w:val="Footer Char"/>
    <w:basedOn w:val="DefaultParagraphFont"/>
    <w:link w:val="Footer"/>
    <w:uiPriority w:val="99"/>
    <w:rsid w:val="001E553F"/>
  </w:style>
  <w:style w:type="character" w:styleId="PageNumber">
    <w:name w:val="page number"/>
    <w:basedOn w:val="DefaultParagraphFont"/>
    <w:uiPriority w:val="99"/>
    <w:semiHidden/>
    <w:unhideWhenUsed/>
    <w:rsid w:val="001E553F"/>
  </w:style>
  <w:style w:type="character" w:styleId="Hyperlink">
    <w:name w:val="Hyperlink"/>
    <w:basedOn w:val="DefaultParagraphFont"/>
    <w:uiPriority w:val="99"/>
    <w:unhideWhenUsed/>
    <w:rsid w:val="001E553F"/>
    <w:rPr>
      <w:color w:val="0563C1" w:themeColor="hyperlink"/>
      <w:u w:val="single"/>
    </w:rPr>
  </w:style>
  <w:style w:type="character" w:styleId="UnresolvedMention">
    <w:name w:val="Unresolved Mention"/>
    <w:basedOn w:val="DefaultParagraphFont"/>
    <w:uiPriority w:val="99"/>
    <w:semiHidden/>
    <w:unhideWhenUsed/>
    <w:rsid w:val="001E553F"/>
    <w:rPr>
      <w:color w:val="605E5C"/>
      <w:shd w:val="clear" w:color="auto" w:fill="E1DFDD"/>
    </w:rPr>
  </w:style>
  <w:style w:type="paragraph" w:styleId="BalloonText">
    <w:name w:val="Balloon Text"/>
    <w:basedOn w:val="Normal"/>
    <w:link w:val="BalloonTextChar"/>
    <w:uiPriority w:val="99"/>
    <w:semiHidden/>
    <w:unhideWhenUsed/>
    <w:rsid w:val="00CD5E0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5E0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20682">
      <w:bodyDiv w:val="1"/>
      <w:marLeft w:val="0"/>
      <w:marRight w:val="0"/>
      <w:marTop w:val="0"/>
      <w:marBottom w:val="0"/>
      <w:divBdr>
        <w:top w:val="none" w:sz="0" w:space="0" w:color="auto"/>
        <w:left w:val="none" w:sz="0" w:space="0" w:color="auto"/>
        <w:bottom w:val="none" w:sz="0" w:space="0" w:color="auto"/>
        <w:right w:val="none" w:sz="0" w:space="0" w:color="auto"/>
      </w:divBdr>
    </w:div>
    <w:div w:id="455104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lcarper/DISCo-Design-of-an-identifiable-synthetic-community.git" TargetMode="Externa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F4ACF-6BBD-3247-A559-93FDC03B8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3</Pages>
  <Words>7577</Words>
  <Characters>4318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r, Dana Carper</dc:creator>
  <cp:keywords/>
  <dc:description/>
  <cp:lastModifiedBy>Dana Carper</cp:lastModifiedBy>
  <cp:revision>57</cp:revision>
  <dcterms:created xsi:type="dcterms:W3CDTF">2019-05-16T16:38:00Z</dcterms:created>
  <dcterms:modified xsi:type="dcterms:W3CDTF">2019-05-2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frontiers</vt:lpwstr>
  </property>
  <property fmtid="{D5CDD505-2E9C-101B-9397-08002B2CF9AE}" pid="5" name="Mendeley Recent Style Name 1_1">
    <vt:lpwstr>Frontiers journals</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ournal-of-forestry-research</vt:lpwstr>
  </property>
  <property fmtid="{D5CDD505-2E9C-101B-9397-08002B2CF9AE}" pid="9" name="Mendeley Recent Style Name 3_1">
    <vt:lpwstr>Journal of Forestry Research</vt:lpwstr>
  </property>
  <property fmtid="{D5CDD505-2E9C-101B-9397-08002B2CF9AE}" pid="10" name="Mendeley Recent Style Id 4_1">
    <vt:lpwstr>http://www.zotero.org/styles/microbiome</vt:lpwstr>
  </property>
  <property fmtid="{D5CDD505-2E9C-101B-9397-08002B2CF9AE}" pid="11" name="Mendeley Recent Style Name 4_1">
    <vt:lpwstr>Microbiom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csl.mendeley.com/styles/styles/springer-basic-author-date-2</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Citation Style_1">
    <vt:lpwstr>http://www.zotero.org/styles/microbiome</vt:lpwstr>
  </property>
  <property fmtid="{D5CDD505-2E9C-101B-9397-08002B2CF9AE}" pid="24" name="Mendeley Unique User Id_1">
    <vt:lpwstr>affe063f-35c7-3f31-b33f-35fb7db97a81</vt:lpwstr>
  </property>
</Properties>
</file>